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000001" w14:textId="65CD01DB" w:rsidR="002E1D61" w:rsidRPr="00FF72E3" w:rsidRDefault="00FF72E3" w:rsidP="00F852E9">
      <w:pPr>
        <w:spacing w:after="0" w:line="360" w:lineRule="auto"/>
        <w:jc w:val="center"/>
        <w:rPr>
          <w:b/>
          <w:sz w:val="32"/>
        </w:rPr>
      </w:pPr>
      <w:bookmarkStart w:id="0" w:name="_GoBack"/>
      <w:bookmarkEnd w:id="0"/>
      <w:r w:rsidRPr="00FF72E3">
        <w:rPr>
          <w:b/>
          <w:sz w:val="32"/>
        </w:rPr>
        <w:t>T</w:t>
      </w:r>
      <w:r w:rsidR="009F0776" w:rsidRPr="00FF72E3">
        <w:rPr>
          <w:b/>
          <w:sz w:val="32"/>
        </w:rPr>
        <w:t>he future of biofilm research</w:t>
      </w:r>
      <w:r w:rsidRPr="00FF72E3">
        <w:rPr>
          <w:b/>
          <w:sz w:val="32"/>
        </w:rPr>
        <w:t xml:space="preserve"> – report on the ‘2019 Biofilm Bash’</w:t>
      </w:r>
    </w:p>
    <w:p w14:paraId="00000002" w14:textId="77777777" w:rsidR="002E1D61" w:rsidRDefault="002E1D61" w:rsidP="00F852E9">
      <w:pPr>
        <w:spacing w:after="0" w:line="360" w:lineRule="auto"/>
        <w:jc w:val="both"/>
      </w:pPr>
    </w:p>
    <w:p w14:paraId="00000003" w14:textId="71B370B9" w:rsidR="002E1D61" w:rsidRPr="00091AF2" w:rsidRDefault="00091AF2" w:rsidP="00F852E9">
      <w:pPr>
        <w:spacing w:after="0" w:line="360" w:lineRule="auto"/>
        <w:jc w:val="center"/>
        <w:rPr>
          <w:sz w:val="24"/>
        </w:rPr>
      </w:pPr>
      <w:r w:rsidRPr="00091AF2">
        <w:rPr>
          <w:sz w:val="24"/>
        </w:rPr>
        <w:t>Tom Coenye</w:t>
      </w:r>
      <w:r w:rsidRPr="00091AF2">
        <w:rPr>
          <w:sz w:val="24"/>
          <w:vertAlign w:val="superscript"/>
        </w:rPr>
        <w:t>1,2</w:t>
      </w:r>
      <w:r w:rsidRPr="00091AF2">
        <w:rPr>
          <w:sz w:val="24"/>
        </w:rPr>
        <w:t>, Birthe Kjellerup</w:t>
      </w:r>
      <w:r w:rsidRPr="00091AF2">
        <w:rPr>
          <w:sz w:val="24"/>
          <w:vertAlign w:val="superscript"/>
        </w:rPr>
        <w:t>3</w:t>
      </w:r>
      <w:r w:rsidRPr="00091AF2">
        <w:rPr>
          <w:sz w:val="24"/>
        </w:rPr>
        <w:t>, Paul Stoodley</w:t>
      </w:r>
      <w:r w:rsidRPr="00091AF2">
        <w:rPr>
          <w:sz w:val="24"/>
          <w:vertAlign w:val="superscript"/>
        </w:rPr>
        <w:t>4</w:t>
      </w:r>
      <w:r>
        <w:rPr>
          <w:sz w:val="24"/>
          <w:vertAlign w:val="superscript"/>
        </w:rPr>
        <w:t>,5</w:t>
      </w:r>
      <w:r w:rsidRPr="00091AF2">
        <w:rPr>
          <w:sz w:val="24"/>
        </w:rPr>
        <w:t xml:space="preserve"> &amp; Thomas Bjarnsholt</w:t>
      </w:r>
      <w:r w:rsidRPr="00091AF2">
        <w:rPr>
          <w:sz w:val="24"/>
          <w:vertAlign w:val="superscript"/>
        </w:rPr>
        <w:t>2,</w:t>
      </w:r>
      <w:r>
        <w:rPr>
          <w:sz w:val="24"/>
          <w:vertAlign w:val="superscript"/>
        </w:rPr>
        <w:t>6</w:t>
      </w:r>
    </w:p>
    <w:p w14:paraId="76EEC4F2" w14:textId="4105DFE0" w:rsidR="008C35AE" w:rsidRDefault="008C35AE" w:rsidP="00F852E9">
      <w:pPr>
        <w:spacing w:after="0" w:line="360" w:lineRule="auto"/>
        <w:jc w:val="both"/>
      </w:pPr>
    </w:p>
    <w:p w14:paraId="196A690C" w14:textId="75D1A766" w:rsidR="00091AF2" w:rsidRPr="00091AF2" w:rsidRDefault="00091AF2" w:rsidP="00F852E9">
      <w:pPr>
        <w:spacing w:after="0" w:line="360" w:lineRule="auto"/>
        <w:jc w:val="both"/>
        <w:rPr>
          <w:rFonts w:asciiTheme="majorHAnsi" w:hAnsiTheme="majorHAnsi" w:cstheme="majorHAnsi"/>
        </w:rPr>
      </w:pPr>
      <w:r w:rsidRPr="00091AF2">
        <w:rPr>
          <w:rFonts w:asciiTheme="majorHAnsi" w:hAnsiTheme="majorHAnsi" w:cstheme="majorHAnsi"/>
          <w:vertAlign w:val="superscript"/>
        </w:rPr>
        <w:t xml:space="preserve">1 </w:t>
      </w:r>
      <w:r w:rsidRPr="00091AF2">
        <w:rPr>
          <w:rFonts w:asciiTheme="majorHAnsi" w:hAnsiTheme="majorHAnsi" w:cstheme="majorHAnsi"/>
        </w:rPr>
        <w:t>Laboratory of Pharmaceutical Microbiology, Ghent University, Ghent, Belgium; tom.coenye@ugent.be</w:t>
      </w:r>
    </w:p>
    <w:p w14:paraId="48E97788" w14:textId="7FF3B1E7" w:rsidR="00091AF2" w:rsidRPr="00091AF2" w:rsidRDefault="00091AF2" w:rsidP="00F852E9">
      <w:pPr>
        <w:spacing w:after="0" w:line="360" w:lineRule="auto"/>
        <w:jc w:val="both"/>
        <w:rPr>
          <w:rFonts w:asciiTheme="majorHAnsi" w:hAnsiTheme="majorHAnsi" w:cstheme="majorHAnsi"/>
        </w:rPr>
      </w:pPr>
      <w:r w:rsidRPr="00091AF2">
        <w:rPr>
          <w:rFonts w:asciiTheme="majorHAnsi" w:hAnsiTheme="majorHAnsi" w:cstheme="majorHAnsi"/>
          <w:vertAlign w:val="superscript"/>
        </w:rPr>
        <w:t xml:space="preserve">2 </w:t>
      </w:r>
      <w:r w:rsidRPr="00091AF2">
        <w:rPr>
          <w:rFonts w:asciiTheme="majorHAnsi" w:hAnsiTheme="majorHAnsi" w:cstheme="majorHAnsi"/>
        </w:rPr>
        <w:t>ESCMID Study Group on Biofilms, Basel, Switzerland</w:t>
      </w:r>
    </w:p>
    <w:p w14:paraId="0743EADB" w14:textId="0AECE2E4" w:rsidR="00091AF2" w:rsidRPr="00091AF2" w:rsidRDefault="00091AF2" w:rsidP="00F852E9">
      <w:pPr>
        <w:pStyle w:val="NormalWeb"/>
        <w:spacing w:before="0" w:beforeAutospacing="0" w:after="0" w:afterAutospacing="0" w:line="360" w:lineRule="auto"/>
        <w:jc w:val="both"/>
        <w:rPr>
          <w:rFonts w:asciiTheme="majorHAnsi" w:hAnsiTheme="majorHAnsi" w:cstheme="majorHAnsi"/>
        </w:rPr>
      </w:pPr>
      <w:r w:rsidRPr="00091AF2">
        <w:rPr>
          <w:rFonts w:asciiTheme="majorHAnsi" w:hAnsiTheme="majorHAnsi" w:cstheme="majorHAnsi"/>
          <w:vertAlign w:val="superscript"/>
        </w:rPr>
        <w:t xml:space="preserve">3 </w:t>
      </w:r>
      <w:r w:rsidRPr="00091AF2">
        <w:rPr>
          <w:rFonts w:asciiTheme="majorHAnsi" w:hAnsiTheme="majorHAnsi" w:cstheme="majorHAnsi"/>
          <w:color w:val="000000"/>
        </w:rPr>
        <w:t>Department of Civil and Environmental Engineering &amp; Fischell Department of Bioengineering, University of Maryland, College Park, MD, USA</w:t>
      </w:r>
    </w:p>
    <w:p w14:paraId="2E2FF478" w14:textId="6B3D92FD" w:rsidR="00091AF2" w:rsidRPr="00091AF2" w:rsidRDefault="00091AF2" w:rsidP="00F852E9">
      <w:pPr>
        <w:spacing w:after="0" w:line="360" w:lineRule="auto"/>
        <w:jc w:val="both"/>
        <w:rPr>
          <w:rFonts w:asciiTheme="majorHAnsi" w:hAnsiTheme="majorHAnsi" w:cstheme="majorHAnsi"/>
        </w:rPr>
      </w:pPr>
      <w:r w:rsidRPr="00091AF2">
        <w:rPr>
          <w:rFonts w:asciiTheme="majorHAnsi" w:hAnsiTheme="majorHAnsi" w:cstheme="majorHAnsi"/>
          <w:vertAlign w:val="superscript"/>
        </w:rPr>
        <w:t>4</w:t>
      </w:r>
      <w:r w:rsidRPr="00091AF2">
        <w:rPr>
          <w:rFonts w:asciiTheme="majorHAnsi" w:hAnsiTheme="majorHAnsi" w:cstheme="majorHAnsi"/>
        </w:rPr>
        <w:t xml:space="preserve"> Departments of Microbial Infection and Immunity and Orthopaedics, The Ohio State </w:t>
      </w:r>
      <w:r w:rsidR="00AD2C76">
        <w:rPr>
          <w:rFonts w:asciiTheme="majorHAnsi" w:hAnsiTheme="majorHAnsi" w:cstheme="majorHAnsi"/>
        </w:rPr>
        <w:t>U</w:t>
      </w:r>
      <w:r w:rsidR="00AD2C76" w:rsidRPr="00091AF2">
        <w:rPr>
          <w:rFonts w:asciiTheme="majorHAnsi" w:hAnsiTheme="majorHAnsi" w:cstheme="majorHAnsi"/>
        </w:rPr>
        <w:t>niversity</w:t>
      </w:r>
      <w:r w:rsidRPr="00091AF2">
        <w:rPr>
          <w:rFonts w:asciiTheme="majorHAnsi" w:hAnsiTheme="majorHAnsi" w:cstheme="majorHAnsi"/>
        </w:rPr>
        <w:t>, Columbus, OH, USA</w:t>
      </w:r>
    </w:p>
    <w:p w14:paraId="0FEA31A4" w14:textId="7BE73E53" w:rsidR="00091AF2" w:rsidRPr="00091AF2" w:rsidRDefault="00091AF2" w:rsidP="00F852E9">
      <w:pPr>
        <w:spacing w:after="0" w:line="360" w:lineRule="auto"/>
        <w:jc w:val="both"/>
        <w:rPr>
          <w:rFonts w:asciiTheme="majorHAnsi" w:hAnsiTheme="majorHAnsi" w:cstheme="majorHAnsi"/>
        </w:rPr>
      </w:pPr>
      <w:r w:rsidRPr="00091AF2">
        <w:rPr>
          <w:rFonts w:asciiTheme="majorHAnsi" w:hAnsiTheme="majorHAnsi" w:cstheme="majorHAnsi"/>
          <w:vertAlign w:val="superscript"/>
        </w:rPr>
        <w:t xml:space="preserve">5 </w:t>
      </w:r>
      <w:r w:rsidRPr="00091AF2">
        <w:rPr>
          <w:rFonts w:asciiTheme="majorHAnsi" w:hAnsiTheme="majorHAnsi" w:cstheme="majorHAnsi"/>
        </w:rPr>
        <w:t>National Centre for Advanced Tribology at Southampton, University of Southampton, Southampton, UK</w:t>
      </w:r>
    </w:p>
    <w:p w14:paraId="512D92B4" w14:textId="2A83022C" w:rsidR="00091AF2" w:rsidRPr="00091AF2" w:rsidRDefault="00091AF2" w:rsidP="00F852E9">
      <w:pPr>
        <w:spacing w:after="0" w:line="360" w:lineRule="auto"/>
        <w:jc w:val="both"/>
        <w:rPr>
          <w:rFonts w:asciiTheme="majorHAnsi" w:hAnsiTheme="majorHAnsi" w:cstheme="majorHAnsi"/>
        </w:rPr>
      </w:pPr>
      <w:r w:rsidRPr="00091AF2">
        <w:rPr>
          <w:rFonts w:asciiTheme="majorHAnsi" w:hAnsiTheme="majorHAnsi" w:cstheme="majorHAnsi"/>
          <w:vertAlign w:val="superscript"/>
        </w:rPr>
        <w:t>6</w:t>
      </w:r>
      <w:r w:rsidRPr="00091AF2">
        <w:rPr>
          <w:rFonts w:asciiTheme="majorHAnsi" w:hAnsiTheme="majorHAnsi" w:cstheme="majorHAnsi"/>
        </w:rPr>
        <w:t xml:space="preserve"> Costerton Biofilm Center, University of Copenhagen, </w:t>
      </w:r>
      <w:r w:rsidR="00CF14E6">
        <w:rPr>
          <w:rFonts w:asciiTheme="majorHAnsi" w:hAnsiTheme="majorHAnsi" w:cstheme="majorHAnsi"/>
        </w:rPr>
        <w:t xml:space="preserve">and Department of Microbiology, Copenhagen University Hospital, </w:t>
      </w:r>
      <w:r w:rsidRPr="00091AF2">
        <w:rPr>
          <w:rFonts w:asciiTheme="majorHAnsi" w:hAnsiTheme="majorHAnsi" w:cstheme="majorHAnsi"/>
        </w:rPr>
        <w:t>Copenhagen, Denmark</w:t>
      </w:r>
    </w:p>
    <w:p w14:paraId="72D22699" w14:textId="031FBCB0" w:rsidR="00091AF2" w:rsidRDefault="00091AF2" w:rsidP="00F852E9">
      <w:pPr>
        <w:spacing w:after="0" w:line="360" w:lineRule="auto"/>
        <w:jc w:val="both"/>
      </w:pPr>
    </w:p>
    <w:p w14:paraId="00000004" w14:textId="77777777" w:rsidR="002E1D61" w:rsidRDefault="002E1D61" w:rsidP="00F852E9">
      <w:pPr>
        <w:spacing w:after="0" w:line="360" w:lineRule="auto"/>
        <w:jc w:val="both"/>
      </w:pPr>
    </w:p>
    <w:p w14:paraId="00000005" w14:textId="77777777" w:rsidR="002E1D61" w:rsidRPr="00F852E9" w:rsidRDefault="009F0776" w:rsidP="00F852E9">
      <w:pPr>
        <w:spacing w:after="0" w:line="360" w:lineRule="auto"/>
        <w:jc w:val="both"/>
        <w:rPr>
          <w:b/>
        </w:rPr>
      </w:pPr>
      <w:r w:rsidRPr="00F852E9">
        <w:rPr>
          <w:b/>
        </w:rPr>
        <w:t>Abstract</w:t>
      </w:r>
    </w:p>
    <w:p w14:paraId="70791B60" w14:textId="2F86E7A9" w:rsidR="00F852E9" w:rsidRDefault="00DF7401" w:rsidP="00F852E9">
      <w:pPr>
        <w:spacing w:after="0" w:line="360" w:lineRule="auto"/>
        <w:jc w:val="both"/>
        <w:rPr>
          <w:lang w:val="aa-ET"/>
        </w:rPr>
      </w:pPr>
      <w:r w:rsidRPr="00F852E9">
        <w:t xml:space="preserve">In May 2019, 29 scientists with expertise in various subdisciplines of biofilm research got together in Leavenworth (Seattle, WA, USA) at an event designated as the 2019 ‘Biofilm Bash’. </w:t>
      </w:r>
      <w:r w:rsidR="00EA54A0" w:rsidRPr="00F852E9">
        <w:t xml:space="preserve">The goal of this informal two-day meeting was first to identify gaps in our knowledge, and then to come up with ways how the biofilm community can fill these gaps. The meeting was organized around six questions that covered the most important items brought forward by the organizers and participants. The outcome of these discussions is summarized in the present paper. </w:t>
      </w:r>
      <w:r w:rsidR="00F852E9" w:rsidRPr="00F852E9">
        <w:rPr>
          <w:lang w:val="aa-ET"/>
        </w:rPr>
        <w:t>We are aware that these views represent a small subset of our field, and that inevitably we will have inadvertently overlooked important developing research areas and ideas but we are nevertheless hopeful that this report will stimulate discussions and help create new ways how we can advance our field.</w:t>
      </w:r>
    </w:p>
    <w:p w14:paraId="00000007" w14:textId="77777777" w:rsidR="002E1D61" w:rsidRDefault="002E1D61" w:rsidP="00F852E9">
      <w:pPr>
        <w:spacing w:after="0" w:line="360" w:lineRule="auto"/>
        <w:jc w:val="both"/>
      </w:pPr>
    </w:p>
    <w:p w14:paraId="00000008" w14:textId="46CDA3A2" w:rsidR="002E1D61" w:rsidRPr="00B55B80" w:rsidRDefault="009F0776" w:rsidP="00F852E9">
      <w:pPr>
        <w:pBdr>
          <w:top w:val="nil"/>
          <w:left w:val="nil"/>
          <w:bottom w:val="nil"/>
          <w:right w:val="nil"/>
          <w:between w:val="nil"/>
        </w:pBdr>
        <w:spacing w:after="0" w:line="360" w:lineRule="auto"/>
        <w:jc w:val="both"/>
        <w:rPr>
          <w:b/>
          <w:color w:val="000000"/>
        </w:rPr>
      </w:pPr>
      <w:r w:rsidRPr="00B55B80">
        <w:rPr>
          <w:b/>
          <w:color w:val="000000"/>
        </w:rPr>
        <w:t>Introduction</w:t>
      </w:r>
    </w:p>
    <w:p w14:paraId="7C531C71" w14:textId="77777777" w:rsidR="00F852E9" w:rsidRDefault="00F852E9" w:rsidP="00F852E9">
      <w:pPr>
        <w:spacing w:after="0" w:line="360" w:lineRule="auto"/>
        <w:jc w:val="both"/>
        <w:rPr>
          <w:lang w:val="aa-ET"/>
        </w:rPr>
      </w:pPr>
      <w:r>
        <w:rPr>
          <w:lang w:val="aa-ET"/>
        </w:rPr>
        <w:t xml:space="preserve">In October 2005 Bill Costerton invited a small group of established and up-and-coming biofilm researchers to a </w:t>
      </w:r>
      <w:r>
        <w:t>‘</w:t>
      </w:r>
      <w:r>
        <w:rPr>
          <w:lang w:val="aa-ET"/>
        </w:rPr>
        <w:t>Biofilm Bash</w:t>
      </w:r>
      <w:r>
        <w:t>’</w:t>
      </w:r>
      <w:r>
        <w:rPr>
          <w:lang w:val="aa-ET"/>
        </w:rPr>
        <w:t xml:space="preserve"> in L</w:t>
      </w:r>
      <w:r>
        <w:t>os Angeles (CA, USA)</w:t>
      </w:r>
      <w:r>
        <w:rPr>
          <w:lang w:val="aa-ET"/>
        </w:rPr>
        <w:t xml:space="preserve"> to discuss the rapid advances that had developed in the field over the preceding decade and to think about how new and exciting technologies could be applied to biofilm research and to identify directions that the field might develop in the future. A decade later in </w:t>
      </w:r>
      <w:r>
        <w:rPr>
          <w:lang w:val="aa-ET"/>
        </w:rPr>
        <w:lastRenderedPageBreak/>
        <w:t xml:space="preserve">2015 </w:t>
      </w:r>
      <w:r>
        <w:t xml:space="preserve">discussions started about </w:t>
      </w:r>
      <w:r>
        <w:rPr>
          <w:lang w:val="aa-ET"/>
        </w:rPr>
        <w:t xml:space="preserve"> having a second </w:t>
      </w:r>
      <w:r>
        <w:t>‘</w:t>
      </w:r>
      <w:r>
        <w:rPr>
          <w:lang w:val="aa-ET"/>
        </w:rPr>
        <w:t>Biofilm Bash</w:t>
      </w:r>
      <w:r>
        <w:t>’</w:t>
      </w:r>
      <w:r>
        <w:rPr>
          <w:lang w:val="aa-ET"/>
        </w:rPr>
        <w:t xml:space="preserve"> to again take stock of the field and discuss both old and new challenges as well as new opportunities in biofilm research and education</w:t>
      </w:r>
      <w:r>
        <w:t xml:space="preserve"> and this </w:t>
      </w:r>
      <w:r>
        <w:rPr>
          <w:lang w:val="aa-ET"/>
        </w:rPr>
        <w:t>second Bash materialized in 2019.</w:t>
      </w:r>
    </w:p>
    <w:p w14:paraId="00000009" w14:textId="5A496222" w:rsidR="002E1D61" w:rsidRDefault="009F0776" w:rsidP="00F852E9">
      <w:pPr>
        <w:spacing w:after="0" w:line="360" w:lineRule="auto"/>
        <w:jc w:val="both"/>
        <w:rPr>
          <w:color w:val="000000"/>
        </w:rPr>
      </w:pPr>
      <w:r>
        <w:t>From May 7 to 9, 2019, the Ponderosa Lodge in Leavenworth (WA, USA) was the scene of th</w:t>
      </w:r>
      <w:r w:rsidR="00F852E9">
        <w:t>is</w:t>
      </w:r>
      <w:r>
        <w:t xml:space="preserve"> ‘2019 Biofilm Bash’, organized by the late Mark Shirtliff, Paul Stoodley, Birthe Kjellerup, Tom Coenye and Thomas Bjarnsholt. The main goals were to identify the gaps in our </w:t>
      </w:r>
      <w:r w:rsidR="009F72E6">
        <w:t xml:space="preserve">biofilm </w:t>
      </w:r>
      <w:r>
        <w:t>knowledge, identify ways how we can we fill those gaps, and determine how can we increase our impact</w:t>
      </w:r>
      <w:r w:rsidR="009F72E6">
        <w:t xml:space="preserve"> related to biofilms</w:t>
      </w:r>
      <w:r>
        <w:t xml:space="preserve"> with various stakeholders. </w:t>
      </w:r>
      <w:r>
        <w:rPr>
          <w:color w:val="000000"/>
        </w:rPr>
        <w:t xml:space="preserve">The ‘Biofilm Bash’ was organized as a </w:t>
      </w:r>
      <w:r w:rsidR="009F72E6">
        <w:rPr>
          <w:color w:val="000000"/>
        </w:rPr>
        <w:t>result</w:t>
      </w:r>
      <w:r>
        <w:rPr>
          <w:color w:val="000000"/>
        </w:rPr>
        <w:t xml:space="preserve"> of informal discussions between the organizers (and others) at major scientific meetings in the preceding months and years. The underlying thought </w:t>
      </w:r>
      <w:r w:rsidR="009F72E6">
        <w:rPr>
          <w:color w:val="000000"/>
        </w:rPr>
        <w:t xml:space="preserve">that brought about the </w:t>
      </w:r>
      <w:r w:rsidR="00F852E9">
        <w:rPr>
          <w:color w:val="000000"/>
        </w:rPr>
        <w:t>‘</w:t>
      </w:r>
      <w:r w:rsidR="009F72E6">
        <w:rPr>
          <w:color w:val="000000"/>
        </w:rPr>
        <w:t>Biofilm Bash</w:t>
      </w:r>
      <w:r w:rsidR="00F852E9">
        <w:rPr>
          <w:color w:val="000000"/>
        </w:rPr>
        <w:t>’</w:t>
      </w:r>
      <w:r w:rsidR="009F72E6">
        <w:rPr>
          <w:color w:val="000000"/>
        </w:rPr>
        <w:t xml:space="preserve"> </w:t>
      </w:r>
      <w:r>
        <w:rPr>
          <w:color w:val="000000"/>
        </w:rPr>
        <w:t>was that the biofilm community is too scattered as a subdiscipline within many other fields. For example, dental plaque, activ</w:t>
      </w:r>
      <w:r w:rsidR="009F72E6">
        <w:rPr>
          <w:color w:val="000000"/>
        </w:rPr>
        <w:t>ated</w:t>
      </w:r>
      <w:r>
        <w:rPr>
          <w:color w:val="000000"/>
        </w:rPr>
        <w:t xml:space="preserve"> sludge, oil field souring, native valve endocarditis, respiratory tract infection</w:t>
      </w:r>
      <w:r w:rsidR="00FF72E3">
        <w:rPr>
          <w:color w:val="000000"/>
        </w:rPr>
        <w:t>s</w:t>
      </w:r>
      <w:r>
        <w:rPr>
          <w:color w:val="000000"/>
        </w:rPr>
        <w:t xml:space="preserve"> in cystic fibrosis, microbial corrosion, indwelling medical device infections, microbial fuel cells, endophthalmitis, osteomyelitis, and prosthetic joint infections are all biofilm-related – i.e. the mechanisms behind them have many commonalities, yet we lack the unity that can be found in other research topics (e.g. cancer).</w:t>
      </w:r>
    </w:p>
    <w:p w14:paraId="0000000A" w14:textId="2ED87681" w:rsidR="002E1D61" w:rsidRDefault="009F72E6" w:rsidP="00F852E9">
      <w:pPr>
        <w:spacing w:after="0" w:line="360" w:lineRule="auto"/>
        <w:jc w:val="both"/>
      </w:pPr>
      <w:r>
        <w:t xml:space="preserve">An integral part of the meeting preparation included invitation of participants that would reflect </w:t>
      </w:r>
      <w:r w:rsidR="009F0776">
        <w:t xml:space="preserve">the overall diversity of the biofilm field and at the same time </w:t>
      </w:r>
      <w:r>
        <w:t xml:space="preserve">created </w:t>
      </w:r>
      <w:r w:rsidR="009F0776">
        <w:t xml:space="preserve">a balance between more established biofilm researchers and people that are new to the field </w:t>
      </w:r>
      <w:r w:rsidR="008C35AE">
        <w:t>and/</w:t>
      </w:r>
      <w:r w:rsidR="009F0776">
        <w:t>or come in from a different angle. To allow fruitful participation</w:t>
      </w:r>
      <w:r w:rsidR="00990841">
        <w:t>,</w:t>
      </w:r>
      <w:r w:rsidR="009F0776">
        <w:t xml:space="preserve">  man</w:t>
      </w:r>
      <w:r w:rsidR="00990841">
        <w:t>a</w:t>
      </w:r>
      <w:r w:rsidR="009F0776">
        <w:t>g</w:t>
      </w:r>
      <w:r w:rsidR="00990841">
        <w:t>e</w:t>
      </w:r>
      <w:r w:rsidR="009F0776">
        <w:t>able and productive small group discussions</w:t>
      </w:r>
      <w:r w:rsidR="008C35AE">
        <w:t xml:space="preserve"> (with max. six people in each group)</w:t>
      </w:r>
      <w:r w:rsidR="00990841">
        <w:t>, and because of logistical reasons,</w:t>
      </w:r>
      <w:r w:rsidR="009F0776">
        <w:t xml:space="preserve"> </w:t>
      </w:r>
      <w:r w:rsidR="00990841">
        <w:t>the</w:t>
      </w:r>
      <w:r w:rsidR="009F0776">
        <w:t xml:space="preserve"> target number of </w:t>
      </w:r>
      <w:r w:rsidR="00990841">
        <w:t xml:space="preserve">attendees was set </w:t>
      </w:r>
      <w:r w:rsidR="008C35AE">
        <w:t>at approx. 30</w:t>
      </w:r>
      <w:r w:rsidR="00D1621A">
        <w:t>. P</w:t>
      </w:r>
      <w:r w:rsidR="009F0776">
        <w:t>otential participants were identified in a decentralized way</w:t>
      </w:r>
      <w:r w:rsidR="00D1621A">
        <w:t>, where</w:t>
      </w:r>
      <w:r w:rsidR="009F0776">
        <w:t xml:space="preserve"> Birthe Kjellerup, Darla Goeres, Kendra Rumbaugh, Matthew Parsek, Paul Stoodley, Thomas Bjarnsholt, Tom Coenye, and Trine Rolighed Thomsen (all involved in an informal ‘pre-meeting’ on 9 October 2018, in Washington DC, during the </w:t>
      </w:r>
      <w:r w:rsidR="00F30306">
        <w:t>American Society for Microbiology (</w:t>
      </w:r>
      <w:r w:rsidR="009F0776">
        <w:t>ASM</w:t>
      </w:r>
      <w:r w:rsidR="00F30306">
        <w:t>)</w:t>
      </w:r>
      <w:r w:rsidR="009F0776">
        <w:t xml:space="preserve"> Biofilm Conference) were asked to each propose up to six names, and all these people were pre-invited</w:t>
      </w:r>
      <w:r w:rsidR="008C35AE">
        <w:t>.</w:t>
      </w:r>
      <w:r w:rsidR="009F0776">
        <w:t xml:space="preserve"> </w:t>
      </w:r>
      <w:r w:rsidR="008C35AE">
        <w:t>U</w:t>
      </w:r>
      <w:r w:rsidR="009F0776">
        <w:t>ltimately 29 researchers from Portugal, USA, Denmark, Belgium, The Netherlands, UK, and Australia were present</w:t>
      </w:r>
      <w:r w:rsidR="008C35AE">
        <w:t xml:space="preserve"> (Table 1, Figure 1)</w:t>
      </w:r>
      <w:r w:rsidR="009F0776">
        <w:t xml:space="preserve">. </w:t>
      </w:r>
    </w:p>
    <w:p w14:paraId="0000000B" w14:textId="43A253EB" w:rsidR="002E1D61" w:rsidRDefault="009F0776" w:rsidP="00F852E9">
      <w:pPr>
        <w:spacing w:after="0" w:line="360" w:lineRule="auto"/>
        <w:jc w:val="both"/>
      </w:pPr>
      <w:r>
        <w:t xml:space="preserve">To allow maximal input and involvement from all participants, the ‘Biofilm </w:t>
      </w:r>
      <w:r w:rsidR="00FF72E3">
        <w:t>B</w:t>
      </w:r>
      <w:r>
        <w:t xml:space="preserve">ash’ </w:t>
      </w:r>
      <w:r w:rsidR="00B05FE9">
        <w:t xml:space="preserve">was organized </w:t>
      </w:r>
      <w:r>
        <w:t xml:space="preserve">as a series of small-group brainstorming sessions during which six questions were addressed. There were no research presentations. These six questions were proposed by the organizing committee but were fine-tuned based on the input </w:t>
      </w:r>
      <w:r w:rsidR="00B05FE9">
        <w:t>from</w:t>
      </w:r>
      <w:r>
        <w:t xml:space="preserve"> the majority of participants. Each question/topic was discussed by at least four groups of four to six participants. In addition, to maintain the dynamics, groups were re-organized after every session</w:t>
      </w:r>
      <w:r w:rsidR="00B05FE9">
        <w:t xml:space="preserve"> to mix</w:t>
      </w:r>
      <w:r>
        <w:t xml:space="preserve"> participants. In every group </w:t>
      </w:r>
      <w:r w:rsidR="0014318A">
        <w:t>a person</w:t>
      </w:r>
      <w:r>
        <w:t xml:space="preserve"> was designated as discussion leader; this discussion </w:t>
      </w:r>
      <w:r>
        <w:lastRenderedPageBreak/>
        <w:t xml:space="preserve">leader was also responsible for reporting back to the entire </w:t>
      </w:r>
      <w:r w:rsidR="00F852E9">
        <w:t>‘</w:t>
      </w:r>
      <w:r w:rsidR="0014318A">
        <w:t>Biofilm B</w:t>
      </w:r>
      <w:r w:rsidR="00F852E9">
        <w:t>ash’</w:t>
      </w:r>
      <w:r w:rsidR="0014318A">
        <w:t xml:space="preserve"> </w:t>
      </w:r>
      <w:r>
        <w:t>group during two plenary sessions. The outcome of these discussions is summarized below.</w:t>
      </w:r>
      <w:r w:rsidR="00AA7548">
        <w:t xml:space="preserve"> </w:t>
      </w:r>
    </w:p>
    <w:p w14:paraId="0000000C" w14:textId="0F6BBDE3" w:rsidR="002E1D61" w:rsidRDefault="002E1D61" w:rsidP="00F852E9">
      <w:pPr>
        <w:spacing w:after="0" w:line="360" w:lineRule="auto"/>
        <w:jc w:val="both"/>
      </w:pPr>
    </w:p>
    <w:p w14:paraId="336067FC" w14:textId="77777777" w:rsidR="006D6FAD" w:rsidRDefault="006D6FAD" w:rsidP="00F852E9">
      <w:pPr>
        <w:spacing w:after="0" w:line="360" w:lineRule="auto"/>
        <w:jc w:val="both"/>
      </w:pPr>
    </w:p>
    <w:p w14:paraId="0000000D" w14:textId="1901247C" w:rsidR="002E1D61" w:rsidRDefault="009F0776" w:rsidP="00F852E9">
      <w:pPr>
        <w:spacing w:after="0" w:line="360" w:lineRule="auto"/>
        <w:jc w:val="both"/>
        <w:rPr>
          <w:b/>
        </w:rPr>
      </w:pPr>
      <w:r w:rsidRPr="00B55B80">
        <w:rPr>
          <w:b/>
        </w:rPr>
        <w:t>Q</w:t>
      </w:r>
      <w:r w:rsidR="006D6FAD">
        <w:rPr>
          <w:b/>
        </w:rPr>
        <w:t xml:space="preserve">uestion </w:t>
      </w:r>
      <w:r w:rsidRPr="00B55B80">
        <w:rPr>
          <w:b/>
        </w:rPr>
        <w:t>1. What will be the technologies of the future in biofilm research? Which are the developing technologies in this field and what technologies from outside the biofilm field could have a major added value? How can we ensure that methods commonly used in environmental research find their way to clinical research and vice versa?</w:t>
      </w:r>
    </w:p>
    <w:p w14:paraId="2A9ACB08" w14:textId="77777777" w:rsidR="006D6FAD" w:rsidRPr="00B55B80" w:rsidRDefault="006D6FAD" w:rsidP="00F852E9">
      <w:pPr>
        <w:spacing w:after="0" w:line="360" w:lineRule="auto"/>
        <w:jc w:val="both"/>
        <w:rPr>
          <w:b/>
        </w:rPr>
      </w:pPr>
    </w:p>
    <w:p w14:paraId="441207A6" w14:textId="45769606" w:rsidR="0003326C" w:rsidRDefault="009F0776" w:rsidP="00F852E9">
      <w:pPr>
        <w:spacing w:after="0" w:line="360" w:lineRule="auto"/>
        <w:jc w:val="both"/>
      </w:pPr>
      <w:r>
        <w:t>The three main themes that emerged were the need to incorporate techniques which</w:t>
      </w:r>
      <w:r w:rsidR="003213A2">
        <w:t xml:space="preserve"> can</w:t>
      </w:r>
      <w:r>
        <w:t xml:space="preserve"> a) combine microscopic imaging with label free chemical profiling, b) sense the biofilm environment and c) </w:t>
      </w:r>
      <w:r w:rsidR="00CF14E6">
        <w:t xml:space="preserve">process </w:t>
      </w:r>
      <w:r>
        <w:t xml:space="preserve">large and complex data sets (such as omics data) with machine learning and artificial intelligence to reveal patterns in multi-scalar relationships and interactions between the biofilm </w:t>
      </w:r>
      <w:r w:rsidR="0003326C">
        <w:t xml:space="preserve">and its </w:t>
      </w:r>
      <w:r>
        <w:t xml:space="preserve">environment. </w:t>
      </w:r>
    </w:p>
    <w:p w14:paraId="0CACA2FF" w14:textId="2284B414" w:rsidR="0003326C" w:rsidRDefault="009F0776" w:rsidP="00F852E9">
      <w:pPr>
        <w:spacing w:after="0" w:line="360" w:lineRule="auto"/>
        <w:jc w:val="both"/>
      </w:pPr>
      <w:r>
        <w:rPr>
          <w:b/>
        </w:rPr>
        <w:t xml:space="preserve">Biofilm imaging. </w:t>
      </w:r>
      <w:r>
        <w:t>Imaging has been the mainstay of biofilm research and provided the first direct proof of these communities on surfaces</w:t>
      </w:r>
      <w:r w:rsidR="003213A2">
        <w:t xml:space="preserve"> in the early 1980es </w:t>
      </w:r>
      <w:r w:rsidR="00070A0A">
        <w:fldChar w:fldCharType="begin">
          <w:fldData xml:space="preserve">PEVuZE5vdGU+PENpdGU+PEF1dGhvcj5NY0NveTwvQXV0aG9yPjxZZWFyPjE5ODI8L1llYXI+PFJl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</w:fldData>
        </w:fldChar>
      </w:r>
      <w:r w:rsidR="00070A0A">
        <w:instrText xml:space="preserve"> ADDIN EN.CITE </w:instrText>
      </w:r>
      <w:r w:rsidR="00070A0A">
        <w:fldChar w:fldCharType="begin">
          <w:fldData xml:space="preserve">PEVuZE5vdGU+PENpdGU+PEF1dGhvcj5NY0NveTwvQXV0aG9yPjxZZWFyPjE5ODI8L1llYXI+PFJl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</w:fldData>
        </w:fldChar>
      </w:r>
      <w:r w:rsidR="00070A0A">
        <w:instrText xml:space="preserve"> ADDIN EN.CITE.DATA </w:instrText>
      </w:r>
      <w:r w:rsidR="00070A0A">
        <w:fldChar w:fldCharType="end"/>
      </w:r>
      <w:r w:rsidR="00070A0A">
        <w:fldChar w:fldCharType="separate"/>
      </w:r>
      <w:r w:rsidR="00070A0A">
        <w:rPr>
          <w:noProof/>
        </w:rPr>
        <w:t>(1, 2)</w:t>
      </w:r>
      <w:r w:rsidR="00070A0A">
        <w:fldChar w:fldCharType="end"/>
      </w:r>
      <w:r>
        <w:t>. Initially scanning electron microscopy</w:t>
      </w:r>
      <w:r w:rsidR="00FB4E8C">
        <w:t xml:space="preserve"> (SEM)</w:t>
      </w:r>
      <w:r>
        <w:t xml:space="preserve"> was used to provide high resolution images of the surfaces and transmission electron microscopy </w:t>
      </w:r>
      <w:r w:rsidR="00FB4E8C">
        <w:t xml:space="preserve">(TEM) </w:t>
      </w:r>
      <w:r>
        <w:t xml:space="preserve">was required to resolve </w:t>
      </w:r>
      <w:r w:rsidR="0003326C">
        <w:t xml:space="preserve">the </w:t>
      </w:r>
      <w:r>
        <w:t xml:space="preserve">ultrastructure between the cells and the EPS </w:t>
      </w:r>
      <w:r w:rsidR="0003326C">
        <w:t xml:space="preserve">(extracellular polymeric substance) </w:t>
      </w:r>
      <w:r>
        <w:t xml:space="preserve">but these </w:t>
      </w:r>
      <w:r w:rsidR="004A4E2B">
        <w:t xml:space="preserve">techniques </w:t>
      </w:r>
      <w:r>
        <w:t xml:space="preserve">require dehydration and labelling </w:t>
      </w:r>
      <w:r w:rsidR="004A4E2B">
        <w:t xml:space="preserve">of </w:t>
      </w:r>
      <w:r>
        <w:t xml:space="preserve">specific components is difficult. Biofilm imaging was revolutionized in the </w:t>
      </w:r>
      <w:r w:rsidR="004A4E2B">
        <w:t xml:space="preserve">early </w:t>
      </w:r>
      <w:r>
        <w:t>19</w:t>
      </w:r>
      <w:r w:rsidR="004A4E2B">
        <w:t>9</w:t>
      </w:r>
      <w:r>
        <w:t>0’s by confocal microscopy which allowed live cell imaging in 3D in real time</w:t>
      </w:r>
      <w:r w:rsidR="004A4E2B">
        <w:t xml:space="preserve"> </w:t>
      </w:r>
      <w:r w:rsidR="00070A0A">
        <w:fldChar w:fldCharType="begin">
          <w:fldData xml:space="preserve">PEVuZE5vdGU+PENpdGU+PEF1dGhvcj5MYXdyZW5jZTwvQXV0aG9yPjxZZWFyPjE5OTE8L1llYXI+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</w:fldData>
        </w:fldChar>
      </w:r>
      <w:r w:rsidR="00070A0A">
        <w:instrText xml:space="preserve"> ADDIN EN.CITE </w:instrText>
      </w:r>
      <w:r w:rsidR="00070A0A">
        <w:fldChar w:fldCharType="begin">
          <w:fldData xml:space="preserve">PEVuZE5vdGU+PENpdGU+PEF1dGhvcj5MYXdyZW5jZTwvQXV0aG9yPjxZZWFyPjE5OTE8L1llYXI+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</w:fldData>
        </w:fldChar>
      </w:r>
      <w:r w:rsidR="00070A0A">
        <w:instrText xml:space="preserve"> ADDIN EN.CITE.DATA </w:instrText>
      </w:r>
      <w:r w:rsidR="00070A0A">
        <w:fldChar w:fldCharType="end"/>
      </w:r>
      <w:r w:rsidR="00070A0A">
        <w:fldChar w:fldCharType="separate"/>
      </w:r>
      <w:r w:rsidR="00070A0A">
        <w:rPr>
          <w:noProof/>
        </w:rPr>
        <w:t>(3, 4)</w:t>
      </w:r>
      <w:r w:rsidR="00070A0A">
        <w:fldChar w:fldCharType="end"/>
      </w:r>
      <w:r w:rsidR="00070A0A">
        <w:t>.</w:t>
      </w:r>
      <w:r w:rsidR="004A4E2B">
        <w:t xml:space="preserve"> H</w:t>
      </w:r>
      <w:r>
        <w:t xml:space="preserve">owever for most purposes labelling is limited to </w:t>
      </w:r>
      <w:r w:rsidR="00D74B43">
        <w:t>a few compounds</w:t>
      </w:r>
      <w:r w:rsidRPr="00863D7A">
        <w:t xml:space="preserve"> </w:t>
      </w:r>
      <w:r>
        <w:t>and the visualization of individual EPS polymers and other components such as vesicle</w:t>
      </w:r>
      <w:r w:rsidR="0003326C">
        <w:t>s</w:t>
      </w:r>
      <w:r>
        <w:t xml:space="preserve"> and how they structurally interact </w:t>
      </w:r>
      <w:r w:rsidR="0003326C">
        <w:t>among</w:t>
      </w:r>
      <w:r>
        <w:t xml:space="preserve"> themselves and</w:t>
      </w:r>
      <w:r w:rsidR="00D11C64">
        <w:t xml:space="preserve"> with</w:t>
      </w:r>
      <w:r>
        <w:t xml:space="preserve"> the bacterial cells is beyond the limit of resolution of this technology. Super high resolution (beyond the diffraction limit of light) live cell imaging is now becoming increasingly available with resolutions from 100 nm to 20 nm (in the XY plane) depending on the technique, which will allow us to probe these interactions</w:t>
      </w:r>
      <w:r w:rsidR="00070A0A">
        <w:t xml:space="preserve"> </w:t>
      </w:r>
      <w:r w:rsidR="00070A0A">
        <w:fldChar w:fldCharType="begin"/>
      </w:r>
      <w:r w:rsidR="00070A0A">
        <w:instrText xml:space="preserve"> ADDIN EN.CITE &lt;EndNote&gt;&lt;Cite&gt;&lt;Author&gt;Haagensen&lt;/Author&gt;&lt;Year&gt;2011&lt;/Year&gt;&lt;RecNum&gt;5&lt;/RecNum&gt;&lt;DisplayText&gt;(5)&lt;/DisplayText&gt;&lt;record&gt;&lt;rec-number&gt;5&lt;/rec-number&gt;&lt;foreign-keys&gt;&lt;key app="EN" db-id="22d2x22w4rev58e2xpq5fvw909se999pvx05" timestamp="1568551168"&gt;5&lt;/key&gt;&lt;/foreign-keys&gt;&lt;ref-type name="Journal Article"&gt;17&lt;/ref-type&gt;&lt;contributors&gt;&lt;authors&gt;&lt;author&gt;Haagensen, J. A.&lt;/author&gt;&lt;author&gt;Regenberg, B.&lt;/author&gt;&lt;author&gt;Sternberg, C.&lt;/author&gt;&lt;/authors&gt;&lt;/contributors&gt;&lt;auth-address&gt;Stanford University, The Bio-X Program, Clark Center, 318 Campus Drive, Stanford, CA, 94305, USA, Haagensen@stanford.edu.&lt;/auth-address&gt;&lt;titles&gt;&lt;title&gt;Advanced microscopy of microbial cells&lt;/title&gt;&lt;secondary-title&gt;Adv Biochem Eng Biotechnol&lt;/secondary-title&gt;&lt;/titles&gt;&lt;periodical&gt;&lt;full-title&gt;Adv Biochem Eng Biotechnol&lt;/full-title&gt;&lt;/periodical&gt;&lt;pages&gt;21-54&lt;/pages&gt;&lt;volume&gt;124&lt;/volume&gt;&lt;edition&gt;2010/11/18&lt;/edition&gt;&lt;keywords&gt;&lt;keyword&gt;Bacteria/*cytology/*metabolism&lt;/keyword&gt;&lt;keyword&gt;Cell Tracking/*methods&lt;/keyword&gt;&lt;keyword&gt;Fungi/*cytology/*metabolism&lt;/keyword&gt;&lt;keyword&gt;Image Enhancement/methods&lt;/keyword&gt;&lt;keyword&gt;Imaging, Three-Dimensional/methods&lt;/keyword&gt;&lt;keyword&gt;Microscopy/*methods&lt;/keyword&gt;&lt;keyword&gt;Molecular Imaging/*methods&lt;/keyword&gt;&lt;/keywords&gt;&lt;dates&gt;&lt;year&gt;2011&lt;/year&gt;&lt;/dates&gt;&lt;isbn&gt;0724-6145 (Print)&amp;#xD;0724-6145 (Linking)&lt;/isbn&gt;&lt;accession-num&gt;21082308&lt;/accession-num&gt;&lt;urls&gt;&lt;related-urls&gt;&lt;url&gt;https://www.ncbi.nlm.nih.gov/pubmed/21082308&lt;/url&gt;&lt;/related-urls&gt;&lt;/urls&gt;&lt;electronic-resource-num&gt;10.1007/10_2010_83&lt;/electronic-resource-num&gt;&lt;/record&gt;&lt;/Cite&gt;&lt;/EndNote&gt;</w:instrText>
      </w:r>
      <w:r w:rsidR="00070A0A">
        <w:fldChar w:fldCharType="separate"/>
      </w:r>
      <w:r w:rsidR="00070A0A">
        <w:rPr>
          <w:noProof/>
        </w:rPr>
        <w:t>(5)</w:t>
      </w:r>
      <w:r w:rsidR="00070A0A">
        <w:fldChar w:fldCharType="end"/>
      </w:r>
      <w:r w:rsidR="00070A0A">
        <w:t>.</w:t>
      </w:r>
      <w:r>
        <w:t xml:space="preserve"> Another exciting area is that of label free imaging techniques such as </w:t>
      </w:r>
      <w:r w:rsidR="00D11C64">
        <w:t>Coherent Anti</w:t>
      </w:r>
      <w:r>
        <w:t>-Stokes Raman spectroscopy (CARS)</w:t>
      </w:r>
      <w:r w:rsidR="00D11C64">
        <w:t>,</w:t>
      </w:r>
      <w:r>
        <w:t xml:space="preserve"> which can be couple</w:t>
      </w:r>
      <w:r w:rsidR="0003326C">
        <w:t>d</w:t>
      </w:r>
      <w:r>
        <w:t xml:space="preserve"> with confocal microscopy or matrix-assisted laser desorption ionization mass spectrometry (MALDI-MS) and other MS imaging techniques to provide high resolution chemical mapping of a specimen</w:t>
      </w:r>
      <w:r w:rsidR="00D11C64">
        <w:t xml:space="preserve"> </w:t>
      </w:r>
      <w:r w:rsidR="00070A0A">
        <w:fldChar w:fldCharType="begin"/>
      </w:r>
      <w:r w:rsidR="00070A0A">
        <w:instrText xml:space="preserve"> ADDIN EN.CITE &lt;EndNote&gt;&lt;Cite&gt;&lt;Author&gt;Wagner&lt;/Author&gt;&lt;Year&gt;2009&lt;/Year&gt;&lt;RecNum&gt;6&lt;/RecNum&gt;&lt;DisplayText&gt;(6)&lt;/DisplayText&gt;&lt;record&gt;&lt;rec-number&gt;6&lt;/rec-number&gt;&lt;foreign-keys&gt;&lt;key app="EN" db-id="22d2x22w4rev58e2xpq5fvw909se999pvx05" timestamp="1568551232"&gt;6&lt;/key&gt;&lt;/foreign-keys&gt;&lt;ref-type name="Journal Article"&gt;17&lt;/ref-type&gt;&lt;contributors&gt;&lt;authors&gt;&lt;author&gt;Wagner, M.&lt;/author&gt;&lt;author&gt;Ivleva, N. P.&lt;/author&gt;&lt;author&gt;Haisch, C.&lt;/author&gt;&lt;author&gt;Niessner, R.&lt;/author&gt;&lt;author&gt;Horn, H.&lt;/author&gt;&lt;/authors&gt;&lt;/contributors&gt;&lt;auth-address&gt;Technische Universitat Munchen, Institute of Water Quality Control, Am Coulombwall, 85748 Garching, Germany.&lt;/auth-address&gt;&lt;titles&gt;&lt;title&gt;Combined use of confocal laser scanning microscopy (CLSM) and Raman microscopy (RM): investigations on EPS-Matrix&lt;/title&gt;&lt;secondary-title&gt;Water Res&lt;/secondary-title&gt;&lt;/titles&gt;&lt;periodical&gt;&lt;full-title&gt;Water Res&lt;/full-title&gt;&lt;/periodical&gt;&lt;pages&gt;63-76&lt;/pages&gt;&lt;volume&gt;43&lt;/volume&gt;&lt;number&gt;1&lt;/number&gt;&lt;edition&gt;2008/11/21&lt;/edition&gt;&lt;keywords&gt;&lt;keyword&gt;Biofilms/growth &amp;amp; development&lt;/keyword&gt;&lt;keyword&gt;Biopolymers/*analysis&lt;/keyword&gt;&lt;keyword&gt;Bioreactors&lt;/keyword&gt;&lt;keyword&gt;Culture Media&lt;/keyword&gt;&lt;keyword&gt;Extracellular Space/*metabolism&lt;/keyword&gt;&lt;keyword&gt;Glycoconjugates/analysis&lt;/keyword&gt;&lt;keyword&gt;Image Processing, Computer-Assisted&lt;/keyword&gt;&lt;keyword&gt;Microscopy, Confocal&lt;/keyword&gt;&lt;keyword&gt;Reference Standards&lt;/keyword&gt;&lt;keyword&gt;*Spectrum Analysis, Raman&lt;/keyword&gt;&lt;keyword&gt;Time Factors&lt;/keyword&gt;&lt;/keywords&gt;&lt;dates&gt;&lt;year&gt;2009&lt;/year&gt;&lt;pub-dates&gt;&lt;date&gt;Jan&lt;/date&gt;&lt;/pub-dates&gt;&lt;/dates&gt;&lt;isbn&gt;0043-1354 (Print)&amp;#xD;0043-1354 (Linking)&lt;/isbn&gt;&lt;accession-num&gt;19019406&lt;/accession-num&gt;&lt;urls&gt;&lt;related-urls&gt;&lt;url&gt;https://www.ncbi.nlm.nih.gov/pubmed/19019406&lt;/url&gt;&lt;/related-urls&gt;&lt;/urls&gt;&lt;electronic-resource-num&gt;10.1016/j.watres.2008.10.034&lt;/electronic-resource-num&gt;&lt;/record&gt;&lt;/Cite&gt;&lt;/EndNote&gt;</w:instrText>
      </w:r>
      <w:r w:rsidR="00070A0A">
        <w:fldChar w:fldCharType="separate"/>
      </w:r>
      <w:r w:rsidR="00070A0A">
        <w:rPr>
          <w:noProof/>
        </w:rPr>
        <w:t>(6)</w:t>
      </w:r>
      <w:r w:rsidR="00070A0A">
        <w:fldChar w:fldCharType="end"/>
      </w:r>
      <w:r>
        <w:t xml:space="preserve">. Imaging the EPS has been difficult not only due to limitations in microscope resolution but also because there are no universal stains and so only targeted components can be </w:t>
      </w:r>
      <w:r w:rsidR="00D11C64">
        <w:t>detected</w:t>
      </w:r>
      <w:r>
        <w:t>. Chemical imaging has great potential to investigate EPS chemistry and can also be used to identify components such as antibiotics or signals within biofilms. There was some discussion o</w:t>
      </w:r>
      <w:r w:rsidR="0003326C">
        <w:t>n</w:t>
      </w:r>
      <w:r>
        <w:t xml:space="preserve"> the need for more sophisticated image analysis techniques for quantifying </w:t>
      </w:r>
      <w:r>
        <w:lastRenderedPageBreak/>
        <w:t>biofilms</w:t>
      </w:r>
      <w:r w:rsidR="00D11C64">
        <w:t>,</w:t>
      </w:r>
      <w:r>
        <w:t xml:space="preserve"> which are less subjective than those used today</w:t>
      </w:r>
      <w:r w:rsidR="00D11C64">
        <w:t>. They</w:t>
      </w:r>
      <w:r w:rsidR="00863D7A">
        <w:t xml:space="preserve"> </w:t>
      </w:r>
      <w:r>
        <w:t>largely rely on some kind of semi-subjective thresholding application and are also limited by the stains and concentrations that the microscope can detect</w:t>
      </w:r>
      <w:r w:rsidR="00070A0A">
        <w:t xml:space="preserve"> </w:t>
      </w:r>
      <w:r w:rsidR="00070A0A">
        <w:fldChar w:fldCharType="begin"/>
      </w:r>
      <w:r w:rsidR="00070A0A">
        <w:instrText xml:space="preserve"> ADDIN EN.CITE &lt;EndNote&gt;&lt;Cite&gt;&lt;Author&gt;Smith&lt;/Author&gt;&lt;Year&gt;2016&lt;/Year&gt;&lt;RecNum&gt;7&lt;/RecNum&gt;&lt;DisplayText&gt;(7)&lt;/DisplayText&gt;&lt;record&gt;&lt;rec-number&gt;7&lt;/rec-number&gt;&lt;foreign-keys&gt;&lt;key app="EN" db-id="22d2x22w4rev58e2xpq5fvw909se999pvx05" timestamp="1568551302"&gt;7&lt;/key&gt;&lt;/foreign-keys&gt;&lt;ref-type name="Journal Article"&gt;17&lt;/ref-type&gt;&lt;contributors&gt;&lt;authors&gt;&lt;author&gt;Smith, H. J.&lt;/author&gt;&lt;author&gt;Schmit, A.&lt;/author&gt;&lt;author&gt;Foster, R.&lt;/author&gt;&lt;author&gt;Littman, S.&lt;/author&gt;&lt;author&gt;Kuypers, M. M.&lt;/author&gt;&lt;author&gt;Foreman, C. M.&lt;/author&gt;&lt;/authors&gt;&lt;/contributors&gt;&lt;auth-address&gt;Center for Biofilm Engineering, Montana State University, Bozeman, MT, USA.&amp;#xD;Land Resources and Environmental Sciences, Montana State University, Bozeman, MT, USA.&amp;#xD;Chemical and Biological Engineering, Montana State University, Bozeman, MT, USA.&amp;#xD;Department of Ecology, Environment, and Plant Sciences, Stockholm University, Stockholm, Sweden.&amp;#xD;Department of Biogeochemistry, Max Planck Institute for Marine Microbiology, Bremen, Germany.&lt;/auth-address&gt;&lt;titles&gt;&lt;title&gt;Biofilms on glacial surfaces: hotspots for biological activity&lt;/title&gt;&lt;secondary-title&gt;NPJ Biofilms Microbiomes&lt;/secondary-title&gt;&lt;/titles&gt;&lt;periodical&gt;&lt;full-title&gt;NPJ Biofilms Microbiomes&lt;/full-title&gt;&lt;/periodical&gt;&lt;pages&gt;16008&lt;/pages&gt;&lt;volume&gt;2&lt;/volume&gt;&lt;edition&gt;2017/07/20&lt;/edition&gt;&lt;dates&gt;&lt;year&gt;2016&lt;/year&gt;&lt;/dates&gt;&lt;isbn&gt;2055-5008 (Print)&amp;#xD;2055-5008 (Linking)&lt;/isbn&gt;&lt;accession-num&gt;28721245&lt;/accession-num&gt;&lt;urls&gt;&lt;related-urls&gt;&lt;url&gt;https://www.ncbi.nlm.nih.gov/pubmed/28721245&lt;/url&gt;&lt;/related-urls&gt;&lt;/urls&gt;&lt;custom2&gt;PMC5515272&lt;/custom2&gt;&lt;electronic-resource-num&gt;10.1038/npjbiofilms.2016.8&lt;/electronic-resource-num&gt;&lt;/record&gt;&lt;/Cite&gt;&lt;/EndNote&gt;</w:instrText>
      </w:r>
      <w:r w:rsidR="00070A0A">
        <w:fldChar w:fldCharType="separate"/>
      </w:r>
      <w:r w:rsidR="00070A0A">
        <w:rPr>
          <w:noProof/>
        </w:rPr>
        <w:t>(7)</w:t>
      </w:r>
      <w:r w:rsidR="00070A0A">
        <w:fldChar w:fldCharType="end"/>
      </w:r>
      <w:r>
        <w:t xml:space="preserve">. </w:t>
      </w:r>
    </w:p>
    <w:p w14:paraId="4F0185C1" w14:textId="6286B74F" w:rsidR="0003326C" w:rsidRDefault="009F0776" w:rsidP="00F852E9">
      <w:pPr>
        <w:spacing w:after="0" w:line="360" w:lineRule="auto"/>
        <w:jc w:val="both"/>
      </w:pPr>
      <w:r>
        <w:rPr>
          <w:b/>
        </w:rPr>
        <w:t>Sensors.</w:t>
      </w:r>
      <w:r>
        <w:t xml:space="preserve"> Monitoring heterogeneity in the biofilm microenvironment can sometimes be achieved with specific stains</w:t>
      </w:r>
      <w:r w:rsidR="008076CE">
        <w:t>.</w:t>
      </w:r>
      <w:r>
        <w:t xml:space="preserve"> </w:t>
      </w:r>
      <w:r w:rsidR="008076CE">
        <w:t>However</w:t>
      </w:r>
      <w:r>
        <w:t xml:space="preserve">, in many cases, particularly </w:t>
      </w:r>
      <w:r w:rsidR="008076CE">
        <w:t>in the presence of</w:t>
      </w:r>
      <w:r>
        <w:t xml:space="preserve"> dissolved components such as nutrients or metabolites, there are no stains</w:t>
      </w:r>
      <w:r w:rsidR="008076CE">
        <w:t xml:space="preserve"> available</w:t>
      </w:r>
      <w:r>
        <w:t xml:space="preserve"> or the time scale is too slow. </w:t>
      </w:r>
      <w:r w:rsidR="0003326C">
        <w:t>In addition, direct m</w:t>
      </w:r>
      <w:r>
        <w:t>icroscopic examination might not be feasible</w:t>
      </w:r>
      <w:r w:rsidR="0003326C">
        <w:t xml:space="preserve"> outside the lab</w:t>
      </w:r>
      <w:r>
        <w:t xml:space="preserve"> (i.e. </w:t>
      </w:r>
      <w:r w:rsidR="00231E24" w:rsidRPr="00231E24">
        <w:rPr>
          <w:i/>
        </w:rPr>
        <w:t>in situ</w:t>
      </w:r>
      <w:r>
        <w:t xml:space="preserve"> such as in a wound or an industrial pipeline). Currently microelectrodes and planar optodes </w:t>
      </w:r>
      <w:r w:rsidR="008076CE">
        <w:t>can</w:t>
      </w:r>
      <w:r>
        <w:t xml:space="preserve"> be used but these can be fiddly and require direct access and sophisticated equipment </w:t>
      </w:r>
      <w:r w:rsidR="008076CE">
        <w:t xml:space="preserve">thus they are </w:t>
      </w:r>
      <w:r>
        <w:t>mo</w:t>
      </w:r>
      <w:r w:rsidR="00887295">
        <w:t xml:space="preserve">st used in </w:t>
      </w:r>
      <w:r>
        <w:t>the controlled environment of the laboratory. Nanobots and nanorob</w:t>
      </w:r>
      <w:r w:rsidR="0003326C">
        <w:t>o</w:t>
      </w:r>
      <w:r>
        <w:t>tics is an area that is being developed in the field of medicine to send wireless signals to report on the local environment</w:t>
      </w:r>
      <w:r w:rsidR="00070A0A">
        <w:t xml:space="preserve"> </w:t>
      </w:r>
      <w:r w:rsidR="00070A0A">
        <w:fldChar w:fldCharType="begin"/>
      </w:r>
      <w:r w:rsidR="00070A0A">
        <w:instrText xml:space="preserve"> ADDIN EN.CITE &lt;EndNote&gt;&lt;Cite&gt;&lt;Author&gt;Saxena&lt;/Author&gt;&lt;Year&gt;2015&lt;/Year&gt;&lt;RecNum&gt;8&lt;/RecNum&gt;&lt;DisplayText&gt;(8)&lt;/DisplayText&gt;&lt;record&gt;&lt;rec-number&gt;8&lt;/rec-number&gt;&lt;foreign-keys&gt;&lt;key app="EN" db-id="22d2x22w4rev58e2xpq5fvw909se999pvx05" timestamp="1568551366"&gt;8&lt;/key&gt;&lt;/foreign-keys&gt;&lt;ref-type name="Journal Article"&gt;17&lt;/ref-type&gt;&lt;contributors&gt;&lt;authors&gt;&lt;author&gt;Saxena, S.&lt;/author&gt;&lt;author&gt;Pramod, B. J.&lt;/author&gt;&lt;author&gt;Dayananda, B. C.&lt;/author&gt;&lt;author&gt;Nagaraju, K.&lt;/author&gt;&lt;/authors&gt;&lt;/contributors&gt;&lt;auth-address&gt;Departments of Oral and Maxillo-Facial Pathology, Seema Dental College and Hospital, Rishikesh, Uttarakhand, India.&lt;/auth-address&gt;&lt;titles&gt;&lt;title&gt;Design, architecture and application of nanorobotics in oncology&lt;/title&gt;&lt;secondary-title&gt;Indian J Cancer&lt;/secondary-title&gt;&lt;/titles&gt;&lt;periodical&gt;&lt;full-title&gt;Indian J Cancer&lt;/full-title&gt;&lt;/periodical&gt;&lt;pages&gt;236-41&lt;/pages&gt;&lt;volume&gt;52&lt;/volume&gt;&lt;number&gt;2&lt;/number&gt;&lt;edition&gt;2016/02/09&lt;/edition&gt;&lt;keywords&gt;&lt;keyword&gt;Humans&lt;/keyword&gt;&lt;keyword&gt;Nanotechnology/*trends&lt;/keyword&gt;&lt;keyword&gt;Neoplasms/*therapy&lt;/keyword&gt;&lt;keyword&gt;Robotics/*trends&lt;/keyword&gt;&lt;/keywords&gt;&lt;dates&gt;&lt;year&gt;2015&lt;/year&gt;&lt;pub-dates&gt;&lt;date&gt;Apr-Jun&lt;/date&gt;&lt;/pub-dates&gt;&lt;/dates&gt;&lt;isbn&gt;1998-4774 (Electronic)&amp;#xD;0019-509X (Linking)&lt;/isbn&gt;&lt;accession-num&gt;26853420&lt;/accession-num&gt;&lt;urls&gt;&lt;related-urls&gt;&lt;url&gt;https://www.ncbi.nlm.nih.gov/pubmed/26853420&lt;/url&gt;&lt;/related-urls&gt;&lt;/urls&gt;&lt;electronic-resource-num&gt;10.4103/0019-509X.175805&lt;/electronic-resource-num&gt;&lt;/record&gt;&lt;/Cite&gt;&lt;/EndNote&gt;</w:instrText>
      </w:r>
      <w:r w:rsidR="00070A0A">
        <w:fldChar w:fldCharType="separate"/>
      </w:r>
      <w:r w:rsidR="00070A0A">
        <w:rPr>
          <w:noProof/>
        </w:rPr>
        <w:t>(8)</w:t>
      </w:r>
      <w:r w:rsidR="00070A0A">
        <w:fldChar w:fldCharType="end"/>
      </w:r>
      <w:r>
        <w:t xml:space="preserve">. It was </w:t>
      </w:r>
      <w:r w:rsidR="008076CE">
        <w:t xml:space="preserve">discussed </w:t>
      </w:r>
      <w:r>
        <w:t xml:space="preserve">that such technology would have great application in basic and applied biofilm research. </w:t>
      </w:r>
    </w:p>
    <w:p w14:paraId="0000000E" w14:textId="13D5B4F4" w:rsidR="002E1D61" w:rsidRDefault="009F0776" w:rsidP="00F852E9">
      <w:pPr>
        <w:spacing w:after="0" w:line="360" w:lineRule="auto"/>
        <w:jc w:val="both"/>
      </w:pPr>
      <w:r>
        <w:rPr>
          <w:b/>
        </w:rPr>
        <w:t xml:space="preserve">Artificial intelligence </w:t>
      </w:r>
      <w:r w:rsidR="00FB4E8C">
        <w:rPr>
          <w:b/>
        </w:rPr>
        <w:t>(AI)</w:t>
      </w:r>
      <w:r>
        <w:rPr>
          <w:b/>
        </w:rPr>
        <w:t>/ machine learning (ML).</w:t>
      </w:r>
      <w:r>
        <w:t xml:space="preserve"> </w:t>
      </w:r>
      <w:r w:rsidR="00FB4E8C">
        <w:t>W</w:t>
      </w:r>
      <w:r>
        <w:t xml:space="preserve">e are </w:t>
      </w:r>
      <w:r w:rsidR="00424199">
        <w:t>currently</w:t>
      </w:r>
      <w:r w:rsidR="00FB4E8C">
        <w:t xml:space="preserve"> </w:t>
      </w:r>
      <w:r>
        <w:t xml:space="preserve">living in the age of </w:t>
      </w:r>
      <w:r w:rsidR="00424199">
        <w:t>‘</w:t>
      </w:r>
      <w:r>
        <w:t xml:space="preserve">omics, and </w:t>
      </w:r>
      <w:r w:rsidR="00FB4E8C">
        <w:t xml:space="preserve">although various </w:t>
      </w:r>
      <w:r w:rsidR="00525845">
        <w:t>‘</w:t>
      </w:r>
      <w:r w:rsidR="00FB4E8C">
        <w:t xml:space="preserve">omics approaches </w:t>
      </w:r>
      <w:r>
        <w:t>are being applied to biofilm communities</w:t>
      </w:r>
      <w:r w:rsidR="00FB4E8C">
        <w:t>,</w:t>
      </w:r>
      <w:r>
        <w:t xml:space="preserve"> relating these large and usually complex data sets to biofilm function still often relies on manually cherry picking a handful of familiar or likely candidate</w:t>
      </w:r>
      <w:r w:rsidR="00FB4E8C">
        <w:t xml:space="preserve"> genes or proteins,</w:t>
      </w:r>
      <w:r>
        <w:t xml:space="preserve"> or using principal component analysis to differentiate between overall patterns. We are still playing catch-up with providing the infrastructure for interpreting such data sets and bioinformaticians are still in high demand. It was </w:t>
      </w:r>
      <w:r w:rsidR="00525845">
        <w:t>predicted</w:t>
      </w:r>
      <w:r>
        <w:t xml:space="preserve"> that AI/ML will develop in a similar way and offer great potential in recognizing complex patterns in biofilm data sets</w:t>
      </w:r>
      <w:r w:rsidR="00774455">
        <w:t xml:space="preserve"> (see for example reference </w:t>
      </w:r>
      <w:r w:rsidR="00774455">
        <w:fldChar w:fldCharType="begin">
          <w:fldData xml:space="preserve">PEVuZE5vdGU+PENpdGU+PEF1dGhvcj5Db3JuZm9ydGg8L0F1dGhvcj48WWVhcj4yMDE4PC9ZZWFy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==
</w:fldData>
        </w:fldChar>
      </w:r>
      <w:r w:rsidR="00774455">
        <w:instrText xml:space="preserve"> ADDIN EN.CITE </w:instrText>
      </w:r>
      <w:r w:rsidR="00774455">
        <w:fldChar w:fldCharType="begin">
          <w:fldData xml:space="preserve">PEVuZE5vdGU+PENpdGU+PEF1dGhvcj5Db3JuZm9ydGg8L0F1dGhvcj48WWVhcj4yMDE4PC9ZZWFy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==
</w:fldData>
        </w:fldChar>
      </w:r>
      <w:r w:rsidR="00774455">
        <w:instrText xml:space="preserve"> ADDIN EN.CITE.DATA </w:instrText>
      </w:r>
      <w:r w:rsidR="00774455">
        <w:fldChar w:fldCharType="end"/>
      </w:r>
      <w:r w:rsidR="00774455">
        <w:fldChar w:fldCharType="separate"/>
      </w:r>
      <w:r w:rsidR="00774455">
        <w:rPr>
          <w:noProof/>
        </w:rPr>
        <w:t>(9)</w:t>
      </w:r>
      <w:r w:rsidR="00774455">
        <w:fldChar w:fldCharType="end"/>
      </w:r>
      <w:r w:rsidR="00774455">
        <w:t>)</w:t>
      </w:r>
      <w:r>
        <w:t xml:space="preserve">, integrating disparate data sets such as 4D imaging data with multidimensional chemical data and </w:t>
      </w:r>
      <w:r w:rsidR="00525845">
        <w:t>‘</w:t>
      </w:r>
      <w:r>
        <w:t>omics data sets.</w:t>
      </w:r>
    </w:p>
    <w:p w14:paraId="62F47809" w14:textId="4C16A542" w:rsidR="000049AA" w:rsidRDefault="00FB4E8C" w:rsidP="00F852E9">
      <w:pPr>
        <w:spacing w:after="0" w:line="360" w:lineRule="auto"/>
        <w:jc w:val="both"/>
      </w:pPr>
      <w:r>
        <w:rPr>
          <w:b/>
        </w:rPr>
        <w:t xml:space="preserve">Others. </w:t>
      </w:r>
      <w:r w:rsidR="009F0776">
        <w:t>In addition</w:t>
      </w:r>
      <w:r w:rsidR="00B72F13">
        <w:t xml:space="preserve">, </w:t>
      </w:r>
      <w:r w:rsidR="009F0776">
        <w:t xml:space="preserve">many other </w:t>
      </w:r>
      <w:r w:rsidR="00B72F13">
        <w:t xml:space="preserve">biofilm related </w:t>
      </w:r>
      <w:r w:rsidR="009F0776">
        <w:t>techniques were brought up including mechanical and rheological testing, flow cytometry, cryo</w:t>
      </w:r>
      <w:r>
        <w:t>-</w:t>
      </w:r>
      <w:r w:rsidR="009F0776">
        <w:t xml:space="preserve">EM and more sophisticated computational modeling software for integrating biofilm processes with fluids interactions. </w:t>
      </w:r>
      <w:r>
        <w:t>S</w:t>
      </w:r>
      <w:r w:rsidR="009F0776">
        <w:t>ome techniques such as microfluidic platforms for high throughput experiments and the integration of multi-scalar correlative imaging techniques</w:t>
      </w:r>
      <w:r>
        <w:t xml:space="preserve">, </w:t>
      </w:r>
      <w:r w:rsidR="009F0776">
        <w:t>i.e</w:t>
      </w:r>
      <w:r w:rsidR="000049AA">
        <w:t xml:space="preserve">. </w:t>
      </w:r>
      <w:r w:rsidR="00B72F13">
        <w:t xml:space="preserve">Confocal </w:t>
      </w:r>
      <w:r w:rsidR="000049AA">
        <w:t xml:space="preserve">Raman </w:t>
      </w:r>
      <w:r w:rsidR="00B72F13">
        <w:t>M</w:t>
      </w:r>
      <w:r w:rsidR="00B72F13" w:rsidRPr="000049AA">
        <w:t xml:space="preserve">icrospectroscopy </w:t>
      </w:r>
      <w:r w:rsidR="000049AA" w:rsidRPr="000049AA">
        <w:t>(alone or combined with stable isotopic probing)</w:t>
      </w:r>
      <w:r w:rsidR="00774455">
        <w:t xml:space="preserve"> </w:t>
      </w:r>
      <w:r w:rsidR="00774455">
        <w:fldChar w:fldCharType="begin">
          <w:fldData xml:space="preserve">PEVuZE5vdGU+PENpdGU+PEF1dGhvcj5SaWNjaWFyZGVsbGk8L0F1dGhvcj48WWVhcj4yMDE5PC9Z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</w:fldData>
        </w:fldChar>
      </w:r>
      <w:r w:rsidR="00774455">
        <w:instrText xml:space="preserve"> ADDIN EN.CITE </w:instrText>
      </w:r>
      <w:r w:rsidR="00774455">
        <w:fldChar w:fldCharType="begin">
          <w:fldData xml:space="preserve">PEVuZE5vdGU+PENpdGU+PEF1dGhvcj5SaWNjaWFyZGVsbGk8L0F1dGhvcj48WWVhcj4yMDE5PC9Z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</w:fldData>
        </w:fldChar>
      </w:r>
      <w:r w:rsidR="00774455">
        <w:instrText xml:space="preserve"> ADDIN EN.CITE.DATA </w:instrText>
      </w:r>
      <w:r w:rsidR="00774455">
        <w:fldChar w:fldCharType="end"/>
      </w:r>
      <w:r w:rsidR="00774455">
        <w:fldChar w:fldCharType="separate"/>
      </w:r>
      <w:r w:rsidR="00774455">
        <w:rPr>
          <w:noProof/>
        </w:rPr>
        <w:t>(10)</w:t>
      </w:r>
      <w:r w:rsidR="00774455">
        <w:fldChar w:fldCharType="end"/>
      </w:r>
      <w:r w:rsidRPr="000049AA">
        <w:t xml:space="preserve">, </w:t>
      </w:r>
      <w:r w:rsidR="009F0776" w:rsidRPr="000049AA">
        <w:t>live cell imaging</w:t>
      </w:r>
      <w:r w:rsidRPr="000049AA">
        <w:t>,</w:t>
      </w:r>
      <w:r w:rsidR="009F0776" w:rsidRPr="000049AA">
        <w:t xml:space="preserve"> small animal imaging </w:t>
      </w:r>
      <w:r w:rsidRPr="000049AA">
        <w:t xml:space="preserve">with </w:t>
      </w:r>
      <w:r w:rsidR="009F0776" w:rsidRPr="000049AA">
        <w:t xml:space="preserve">in vivo imaging systems (IVIS) </w:t>
      </w:r>
      <w:r w:rsidR="00774455">
        <w:fldChar w:fldCharType="begin">
          <w:fldData xml:space="preserve">PEVuZE5vdGU+PENpdGU+PEF1dGhvcj5EdXNhbmU8L0F1dGhvcj48WWVhcj4yMDE3PC9ZZWFyPjxS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</w:fldData>
        </w:fldChar>
      </w:r>
      <w:r w:rsidR="00774455">
        <w:instrText xml:space="preserve"> ADDIN EN.CITE </w:instrText>
      </w:r>
      <w:r w:rsidR="00774455">
        <w:fldChar w:fldCharType="begin">
          <w:fldData xml:space="preserve">PEVuZE5vdGU+PENpdGU+PEF1dGhvcj5EdXNhbmU8L0F1dGhvcj48WWVhcj4yMDE3PC9ZZWFyPjxS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</w:fldData>
        </w:fldChar>
      </w:r>
      <w:r w:rsidR="00774455">
        <w:instrText xml:space="preserve"> ADDIN EN.CITE.DATA </w:instrText>
      </w:r>
      <w:r w:rsidR="00774455">
        <w:fldChar w:fldCharType="end"/>
      </w:r>
      <w:r w:rsidR="00774455">
        <w:fldChar w:fldCharType="separate"/>
      </w:r>
      <w:r w:rsidR="00774455">
        <w:rPr>
          <w:noProof/>
        </w:rPr>
        <w:t>(11)</w:t>
      </w:r>
      <w:r w:rsidR="00774455">
        <w:fldChar w:fldCharType="end"/>
      </w:r>
      <w:r w:rsidR="00EC7F83">
        <w:t xml:space="preserve"> </w:t>
      </w:r>
      <w:r w:rsidR="009F0776" w:rsidRPr="000049AA">
        <w:t xml:space="preserve">and medical imaging techniques such as </w:t>
      </w:r>
      <w:r w:rsidR="00B72F13">
        <w:rPr>
          <w:rStyle w:val="Emphasis"/>
          <w:i w:val="0"/>
        </w:rPr>
        <w:t>M</w:t>
      </w:r>
      <w:r w:rsidR="00B72F13" w:rsidRPr="00863D7A">
        <w:rPr>
          <w:rStyle w:val="Emphasis"/>
          <w:i w:val="0"/>
        </w:rPr>
        <w:t xml:space="preserve">icro </w:t>
      </w:r>
      <w:r w:rsidR="00B72F13">
        <w:rPr>
          <w:rStyle w:val="Emphasis"/>
          <w:i w:val="0"/>
        </w:rPr>
        <w:t>C</w:t>
      </w:r>
      <w:r w:rsidR="00B72F13" w:rsidRPr="00863D7A">
        <w:rPr>
          <w:rStyle w:val="Emphasis"/>
          <w:i w:val="0"/>
        </w:rPr>
        <w:t xml:space="preserve">omputed </w:t>
      </w:r>
      <w:r w:rsidR="00B72F13">
        <w:rPr>
          <w:rStyle w:val="Emphasis"/>
          <w:i w:val="0"/>
        </w:rPr>
        <w:t>T</w:t>
      </w:r>
      <w:r w:rsidR="00B72F13" w:rsidRPr="00863D7A">
        <w:rPr>
          <w:rStyle w:val="Emphasis"/>
          <w:i w:val="0"/>
        </w:rPr>
        <w:t xml:space="preserve">omography </w:t>
      </w:r>
      <w:r w:rsidR="000049AA" w:rsidRPr="00863D7A">
        <w:rPr>
          <w:rStyle w:val="Emphasis"/>
          <w:i w:val="0"/>
        </w:rPr>
        <w:t>(micro-CT)</w:t>
      </w:r>
      <w:r w:rsidR="00774455">
        <w:rPr>
          <w:rStyle w:val="Emphasis"/>
          <w:i w:val="0"/>
        </w:rPr>
        <w:t xml:space="preserve"> </w:t>
      </w:r>
      <w:r w:rsidR="00774455">
        <w:rPr>
          <w:rStyle w:val="Emphasis"/>
          <w:i w:val="0"/>
        </w:rPr>
        <w:fldChar w:fldCharType="begin"/>
      </w:r>
      <w:r w:rsidR="00774455">
        <w:rPr>
          <w:rStyle w:val="Emphasis"/>
          <w:i w:val="0"/>
        </w:rPr>
        <w:instrText xml:space="preserve"> ADDIN EN.CITE &lt;EndNote&gt;&lt;Cite&gt;&lt;Author&gt;Keren-Paz&lt;/Author&gt;&lt;Year&gt;2018&lt;/Year&gt;&lt;RecNum&gt;12&lt;/RecNum&gt;&lt;DisplayText&gt;(12)&lt;/DisplayText&gt;&lt;record&gt;&lt;rec-number&gt;12&lt;/rec-number&gt;&lt;foreign-keys&gt;&lt;key app="EN" db-id="22d2x22w4rev58e2xpq5fvw909se999pvx05" timestamp="1568551703"&gt;12&lt;/key&gt;&lt;/foreign-keys&gt;&lt;ref-type name="Journal Article"&gt;17&lt;/ref-type&gt;&lt;contributors&gt;&lt;authors&gt;&lt;author&gt;Keren-Paz, A.&lt;/author&gt;&lt;author&gt;Brumfeld, V.&lt;/author&gt;&lt;author&gt;Oppenheimer-Shaanan, Y.&lt;/author&gt;&lt;author&gt;Kolodkin-Gal, I.&lt;/author&gt;&lt;/authors&gt;&lt;/contributors&gt;&lt;auth-address&gt;1Department of Molecular Genetics, Weizmann Institute of Science, 76100 Rehovot, Israel.0000 0004 0604 7563grid.13992.30&amp;#xD;2Chemical Research Support, Weizmann Institute of Science, 76100 Rehovot, Israel.0000 0004 0604 7563grid.13992.30&lt;/auth-address&gt;&lt;titles&gt;&lt;title&gt;Micro-CT X-ray imaging exposes structured diffusion barriers within biofilms&lt;/title&gt;&lt;secondary-title&gt;NPJ Biofilms Microbiomes&lt;/secondary-title&gt;&lt;/titles&gt;&lt;periodical&gt;&lt;full-title&gt;NPJ Biofilms Microbiomes&lt;/full-title&gt;&lt;/periodical&gt;&lt;pages&gt;8&lt;/pages&gt;&lt;volume&gt;4&lt;/volume&gt;&lt;edition&gt;2018/04/21&lt;/edition&gt;&lt;dates&gt;&lt;year&gt;2018&lt;/year&gt;&lt;/dates&gt;&lt;isbn&gt;2055-5008 (Print)&amp;#xD;2055-5008 (Linking)&lt;/isbn&gt;&lt;accession-num&gt;29675263&lt;/accession-num&gt;&lt;urls&gt;&lt;related-urls&gt;&lt;url&gt;https://www.ncbi.nlm.nih.gov/pubmed/29675263&lt;/url&gt;&lt;/related-urls&gt;&lt;/urls&gt;&lt;custom2&gt;PMC5904145&lt;/custom2&gt;&lt;electronic-resource-num&gt;10.1038/s41522-018-0051-8&lt;/electronic-resource-num&gt;&lt;/record&gt;&lt;/Cite&gt;&lt;/EndNote&gt;</w:instrText>
      </w:r>
      <w:r w:rsidR="00774455">
        <w:rPr>
          <w:rStyle w:val="Emphasis"/>
          <w:i w:val="0"/>
        </w:rPr>
        <w:fldChar w:fldCharType="separate"/>
      </w:r>
      <w:r w:rsidR="00774455">
        <w:rPr>
          <w:rStyle w:val="Emphasis"/>
          <w:i w:val="0"/>
          <w:noProof/>
        </w:rPr>
        <w:t>(12)</w:t>
      </w:r>
      <w:r w:rsidR="00774455">
        <w:rPr>
          <w:rStyle w:val="Emphasis"/>
          <w:i w:val="0"/>
        </w:rPr>
        <w:fldChar w:fldCharType="end"/>
      </w:r>
      <w:r w:rsidR="00EC7F83">
        <w:rPr>
          <w:rStyle w:val="Emphasis"/>
          <w:i w:val="0"/>
        </w:rPr>
        <w:t xml:space="preserve"> </w:t>
      </w:r>
      <w:r w:rsidR="009F0776" w:rsidRPr="00B72F13">
        <w:t xml:space="preserve">or </w:t>
      </w:r>
      <w:r w:rsidR="00B72F13">
        <w:t>M</w:t>
      </w:r>
      <w:r w:rsidR="00B72F13" w:rsidRPr="000049AA">
        <w:t xml:space="preserve">agnetic </w:t>
      </w:r>
      <w:r w:rsidR="00B72F13">
        <w:t>R</w:t>
      </w:r>
      <w:r w:rsidR="00B72F13" w:rsidRPr="000049AA">
        <w:t xml:space="preserve">esonance </w:t>
      </w:r>
      <w:r w:rsidR="00B72F13">
        <w:t>I</w:t>
      </w:r>
      <w:r w:rsidR="00B72F13" w:rsidRPr="000049AA">
        <w:t xml:space="preserve">maging </w:t>
      </w:r>
      <w:r w:rsidR="000049AA" w:rsidRPr="000049AA">
        <w:t>(MRI)</w:t>
      </w:r>
      <w:r w:rsidR="00774455">
        <w:t xml:space="preserve"> </w:t>
      </w:r>
      <w:r w:rsidR="00774455">
        <w:fldChar w:fldCharType="begin"/>
      </w:r>
      <w:r w:rsidR="00774455">
        <w:instrText xml:space="preserve"> ADDIN EN.CITE &lt;EndNote&gt;&lt;Cite&gt;&lt;Author&gt;Neu&lt;/Author&gt;&lt;Year&gt;2010&lt;/Year&gt;&lt;RecNum&gt;13&lt;/RecNum&gt;&lt;DisplayText&gt;(13)&lt;/DisplayText&gt;&lt;record&gt;&lt;rec-number&gt;13&lt;/rec-number&gt;&lt;foreign-keys&gt;&lt;key app="EN" db-id="22d2x22w4rev58e2xpq5fvw909se999pvx05" timestamp="1568551751"&gt;13&lt;/key&gt;&lt;/foreign-keys&gt;&lt;ref-type name="Journal Article"&gt;17&lt;/ref-type&gt;&lt;contributors&gt;&lt;authors&gt;&lt;author&gt;Neu, T. R.&lt;/author&gt;&lt;author&gt;Manz, B.&lt;/author&gt;&lt;author&gt;Volke, F.&lt;/author&gt;&lt;author&gt;Dynes, J. J.&lt;/author&gt;&lt;author&gt;Hitchcock, A. P.&lt;/author&gt;&lt;author&gt;Lawrence, J. R.&lt;/author&gt;&lt;/authors&gt;&lt;/contributors&gt;&lt;auth-address&gt;Department of River Ecology, Helmholtz Centre for Environmental Research - UFZ, Magdeburg, Germany. thomas.neu@ufz.de&lt;/auth-address&gt;&lt;titles&gt;&lt;title&gt;Advanced imaging techniques for assessment of structure, composition and function in biofilm systems&lt;/title&gt;&lt;secondary-title&gt;FEMS Microbiol Ecol&lt;/secondary-title&gt;&lt;/titles&gt;&lt;periodical&gt;&lt;full-title&gt;FEMS Microbiol Ecol&lt;/full-title&gt;&lt;/periodical&gt;&lt;pages&gt;1-21&lt;/pages&gt;&lt;volume&gt;72&lt;/volume&gt;&lt;number&gt;1&lt;/number&gt;&lt;edition&gt;2010/02/26&lt;/edition&gt;&lt;keywords&gt;&lt;keyword&gt;Bacteria/chemistry/ultrastructure&lt;/keyword&gt;&lt;keyword&gt;*Bacterial Physiological Phenomena&lt;/keyword&gt;&lt;keyword&gt;*Biofilms&lt;/keyword&gt;&lt;keyword&gt;Fluorescent Antibody Technique&lt;/keyword&gt;&lt;keyword&gt;Magnetic Resonance Imaging/*methods&lt;/keyword&gt;&lt;keyword&gt;Microscopy/*methods&lt;/keyword&gt;&lt;keyword&gt;Microscopy, Confocal/*methods&lt;/keyword&gt;&lt;keyword&gt;Microscopy, Electron&lt;/keyword&gt;&lt;keyword&gt;X-Rays&lt;/keyword&gt;&lt;/keywords&gt;&lt;dates&gt;&lt;year&gt;2010&lt;/year&gt;&lt;pub-dates&gt;&lt;date&gt;Apr&lt;/date&gt;&lt;/pub-dates&gt;&lt;/dates&gt;&lt;isbn&gt;1574-6941 (Electronic)&amp;#xD;0168-6496 (Linking)&lt;/isbn&gt;&lt;accession-num&gt;20180852&lt;/accession-num&gt;&lt;urls&gt;&lt;related-urls&gt;&lt;url&gt;https://www.ncbi.nlm.nih.gov/pubmed/20180852&lt;/url&gt;&lt;/related-urls&gt;&lt;/urls&gt;&lt;electronic-resource-num&gt;10.1111/j.1574-6941.2010.00837.x&lt;/electronic-resource-num&gt;&lt;/record&gt;&lt;/Cite&gt;&lt;/EndNote&gt;</w:instrText>
      </w:r>
      <w:r w:rsidR="00774455">
        <w:fldChar w:fldCharType="separate"/>
      </w:r>
      <w:r w:rsidR="00774455">
        <w:rPr>
          <w:noProof/>
        </w:rPr>
        <w:t>(13)</w:t>
      </w:r>
      <w:r w:rsidR="00774455">
        <w:fldChar w:fldCharType="end"/>
      </w:r>
      <w:r w:rsidR="00EC7F83">
        <w:t xml:space="preserve"> </w:t>
      </w:r>
      <w:r w:rsidR="009F0776" w:rsidRPr="000049AA">
        <w:t>w</w:t>
      </w:r>
      <w:r w:rsidR="000049AA">
        <w:t xml:space="preserve">ith resolutions ranging </w:t>
      </w:r>
      <w:r w:rsidR="009F0776" w:rsidRPr="000049AA">
        <w:t>from the sub-cellular</w:t>
      </w:r>
      <w:r w:rsidR="009F0776">
        <w:t xml:space="preserve"> level to the system level</w:t>
      </w:r>
      <w:r>
        <w:t>,</w:t>
      </w:r>
      <w:r w:rsidR="009F0776">
        <w:t xml:space="preserve"> </w:t>
      </w:r>
      <w:r w:rsidR="000049AA">
        <w:t xml:space="preserve">are clearly promising but </w:t>
      </w:r>
      <w:r w:rsidR="009F0776">
        <w:t>were not discussed</w:t>
      </w:r>
      <w:r w:rsidR="000049AA">
        <w:t xml:space="preserve"> in detail</w:t>
      </w:r>
      <w:r w:rsidR="009F0776">
        <w:t>. In the medical field</w:t>
      </w:r>
      <w:r w:rsidR="00B72F13">
        <w:t>,</w:t>
      </w:r>
      <w:r w:rsidR="009F0776">
        <w:t xml:space="preserve"> medical imaging techniques which could show the location of biofilm pre- or intra-operatively would present a major breakthrough for surgical management as well as </w:t>
      </w:r>
      <w:r w:rsidR="009F0776">
        <w:lastRenderedPageBreak/>
        <w:t xml:space="preserve">allowing the progress of treatments to be tracked as they are for tumor treatments. Currently there are no biofilm specific probes and the spatial resolution of medical imaging modalities is not </w:t>
      </w:r>
      <w:r w:rsidR="00B72F13">
        <w:t>sufficient</w:t>
      </w:r>
      <w:r w:rsidR="009F0776">
        <w:t>.</w:t>
      </w:r>
    </w:p>
    <w:p w14:paraId="00000010" w14:textId="14820312" w:rsidR="002E1D61" w:rsidRDefault="002E1D61" w:rsidP="00F852E9">
      <w:pPr>
        <w:spacing w:after="0" w:line="360" w:lineRule="auto"/>
        <w:jc w:val="both"/>
      </w:pPr>
    </w:p>
    <w:p w14:paraId="5ABC78D1" w14:textId="77777777" w:rsidR="006D6FAD" w:rsidRDefault="006D6FAD" w:rsidP="00F852E9">
      <w:pPr>
        <w:spacing w:after="0" w:line="360" w:lineRule="auto"/>
        <w:jc w:val="both"/>
      </w:pPr>
    </w:p>
    <w:p w14:paraId="00000011" w14:textId="514CE0D9" w:rsidR="002E1D61" w:rsidRDefault="009F0776" w:rsidP="00F852E9">
      <w:pPr>
        <w:spacing w:after="0" w:line="360" w:lineRule="auto"/>
        <w:jc w:val="both"/>
        <w:rPr>
          <w:b/>
        </w:rPr>
      </w:pPr>
      <w:r w:rsidRPr="003B3D39">
        <w:rPr>
          <w:b/>
        </w:rPr>
        <w:t>Q</w:t>
      </w:r>
      <w:r w:rsidR="006D6FAD">
        <w:rPr>
          <w:b/>
        </w:rPr>
        <w:t xml:space="preserve">uestion </w:t>
      </w:r>
      <w:r w:rsidRPr="003B3D39">
        <w:rPr>
          <w:b/>
        </w:rPr>
        <w:t>2. What innovative approaches to tackle unwanted biofilms are needed? What can be expected from them?</w:t>
      </w:r>
    </w:p>
    <w:p w14:paraId="76B37F22" w14:textId="77777777" w:rsidR="006D6FAD" w:rsidRPr="003B3D39" w:rsidRDefault="006D6FAD" w:rsidP="00F852E9">
      <w:pPr>
        <w:spacing w:after="0" w:line="360" w:lineRule="auto"/>
        <w:jc w:val="both"/>
        <w:rPr>
          <w:b/>
        </w:rPr>
      </w:pPr>
    </w:p>
    <w:p w14:paraId="2039D11E" w14:textId="4559B0E3" w:rsidR="00D06E4C" w:rsidRDefault="009F0776" w:rsidP="00F852E9">
      <w:pPr>
        <w:spacing w:after="0" w:line="360" w:lineRule="auto"/>
        <w:jc w:val="both"/>
      </w:pPr>
      <w:r>
        <w:t xml:space="preserve">The discussion focused primarily on </w:t>
      </w:r>
      <w:r w:rsidRPr="009563CB">
        <w:rPr>
          <w:b/>
        </w:rPr>
        <w:t>non-antibiotic or antibiotic adjuvant prevention and treatment strategies</w:t>
      </w:r>
      <w:r>
        <w:t>. These included targeting the EPS matrix to break up the biofilm either enzymatically or through activating natural dispersion mechanisms</w:t>
      </w:r>
      <w:r w:rsidR="00774455">
        <w:t xml:space="preserve"> </w:t>
      </w:r>
      <w:r w:rsidR="00774455">
        <w:fldChar w:fldCharType="begin">
          <w:fldData xml:space="preserve">PEVuZE5vdGU+PENpdGU+PEF1dGhvcj5DaGFvPC9BdXRob3I+PFllYXI+MjAxNDwvWWVhcj48UmVj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</w:fldData>
        </w:fldChar>
      </w:r>
      <w:r w:rsidR="00774455">
        <w:instrText xml:space="preserve"> ADDIN EN.CITE </w:instrText>
      </w:r>
      <w:r w:rsidR="00774455">
        <w:fldChar w:fldCharType="begin">
          <w:fldData xml:space="preserve">PEVuZE5vdGU+PENpdGU+PEF1dGhvcj5DaGFvPC9BdXRob3I+PFllYXI+MjAxNDwvWWVhcj48UmVj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</w:fldData>
        </w:fldChar>
      </w:r>
      <w:r w:rsidR="00774455">
        <w:instrText xml:space="preserve"> ADDIN EN.CITE.DATA </w:instrText>
      </w:r>
      <w:r w:rsidR="00774455">
        <w:fldChar w:fldCharType="end"/>
      </w:r>
      <w:r w:rsidR="00774455">
        <w:fldChar w:fldCharType="separate"/>
      </w:r>
      <w:r w:rsidR="00774455">
        <w:rPr>
          <w:noProof/>
        </w:rPr>
        <w:t>(14)</w:t>
      </w:r>
      <w:r w:rsidR="00774455">
        <w:fldChar w:fldCharType="end"/>
      </w:r>
      <w:r>
        <w:t>, adding “potentiators” such as metabolites or nutrients which may activate persister and stationary cells, rendering them susceptible to antibiotics</w:t>
      </w:r>
      <w:r w:rsidR="00774455">
        <w:t xml:space="preserve"> </w:t>
      </w:r>
      <w:r w:rsidR="00774455">
        <w:fldChar w:fldCharType="begin">
          <w:fldData xml:space="preserve">PEVuZE5vdGU+PENpdGU+PEF1dGhvcj5DcmFiYmU8L0F1dGhvcj48WWVhcj4yMDE5PC9ZZWFyPjxS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</w:fldData>
        </w:fldChar>
      </w:r>
      <w:r w:rsidR="00774455">
        <w:instrText xml:space="preserve"> ADDIN EN.CITE </w:instrText>
      </w:r>
      <w:r w:rsidR="00774455">
        <w:fldChar w:fldCharType="begin">
          <w:fldData xml:space="preserve">PEVuZE5vdGU+PENpdGU+PEF1dGhvcj5DcmFiYmU8L0F1dGhvcj48WWVhcj4yMDE5PC9ZZWFyPjxS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</w:fldData>
        </w:fldChar>
      </w:r>
      <w:r w:rsidR="00774455">
        <w:instrText xml:space="preserve"> ADDIN EN.CITE.DATA </w:instrText>
      </w:r>
      <w:r w:rsidR="00774455">
        <w:fldChar w:fldCharType="end"/>
      </w:r>
      <w:r w:rsidR="00774455">
        <w:fldChar w:fldCharType="separate"/>
      </w:r>
      <w:r w:rsidR="00774455">
        <w:rPr>
          <w:noProof/>
        </w:rPr>
        <w:t>(15, 16)</w:t>
      </w:r>
      <w:r w:rsidR="00774455">
        <w:fldChar w:fldCharType="end"/>
      </w:r>
      <w:r>
        <w:t xml:space="preserve">, vaccines against biofilm specific antigens </w:t>
      </w:r>
      <w:r w:rsidR="00774455">
        <w:fldChar w:fldCharType="begin">
          <w:fldData xml:space="preserve">PEVuZE5vdGU+PENpdGU+PEF1dGhvcj5CcmFkeTwvQXV0aG9yPjxZZWFyPjIwMTE8L1llYXI+PFJl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</w:fldData>
        </w:fldChar>
      </w:r>
      <w:r w:rsidR="00774455">
        <w:instrText xml:space="preserve"> ADDIN EN.CITE </w:instrText>
      </w:r>
      <w:r w:rsidR="00774455">
        <w:fldChar w:fldCharType="begin">
          <w:fldData xml:space="preserve">PEVuZE5vdGU+PENpdGU+PEF1dGhvcj5CcmFkeTwvQXV0aG9yPjxZZWFyPjIwMTE8L1llYXI+PFJl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</w:fldData>
        </w:fldChar>
      </w:r>
      <w:r w:rsidR="00774455">
        <w:instrText xml:space="preserve"> ADDIN EN.CITE.DATA </w:instrText>
      </w:r>
      <w:r w:rsidR="00774455">
        <w:fldChar w:fldCharType="end"/>
      </w:r>
      <w:r w:rsidR="00774455">
        <w:fldChar w:fldCharType="separate"/>
      </w:r>
      <w:r w:rsidR="00774455">
        <w:rPr>
          <w:noProof/>
        </w:rPr>
        <w:t>(17)</w:t>
      </w:r>
      <w:r w:rsidR="00774455">
        <w:fldChar w:fldCharType="end"/>
      </w:r>
      <w:r w:rsidR="003B3D39">
        <w:t>. B</w:t>
      </w:r>
      <w:r w:rsidR="00320FE4">
        <w:t>ased on</w:t>
      </w:r>
      <w:r>
        <w:t xml:space="preserve"> developments in tumor cancer medicine</w:t>
      </w:r>
      <w:r w:rsidR="00320FE4">
        <w:t>, a</w:t>
      </w:r>
      <w:r w:rsidR="003B3D39">
        <w:t xml:space="preserve"> suggestion</w:t>
      </w:r>
      <w:r w:rsidR="00320FE4">
        <w:t xml:space="preserve"> was</w:t>
      </w:r>
      <w:r w:rsidR="003B3D39">
        <w:t xml:space="preserve"> to </w:t>
      </w:r>
      <w:r>
        <w:t xml:space="preserve">use immunomodulation therapy </w:t>
      </w:r>
      <w:r w:rsidR="003B3D39">
        <w:t>to</w:t>
      </w:r>
      <w:r>
        <w:t xml:space="preserve"> disrupt the pathogenic microenvironment. It </w:t>
      </w:r>
      <w:r w:rsidR="006D753B">
        <w:t>was suggested</w:t>
      </w:r>
      <w:r>
        <w:t xml:space="preserve"> that a  solution for prevention was a surface that was inherently repulsive to bacteria, yet was biocompatible in </w:t>
      </w:r>
      <w:r w:rsidR="00320FE4">
        <w:t>the clinical setting</w:t>
      </w:r>
      <w:r>
        <w:t xml:space="preserve"> </w:t>
      </w:r>
      <w:r w:rsidR="00320FE4">
        <w:t>and</w:t>
      </w:r>
      <w:r>
        <w:t xml:space="preserve"> mechanically functional in engineered systems.</w:t>
      </w:r>
      <w:r w:rsidR="006D753B">
        <w:t xml:space="preserve"> However</w:t>
      </w:r>
      <w:r w:rsidR="00EC7F83">
        <w:t xml:space="preserve">, as bacteria are not always attached to the surface of the implant but maybe present as aggregates close to the surface, this may not be the perfect solution and </w:t>
      </w:r>
      <w:r w:rsidR="006D753B">
        <w:t xml:space="preserve">more studies are needed to address this. </w:t>
      </w:r>
      <w:r>
        <w:t xml:space="preserve">There are interesting developments in biomimicry approaches based largely on physical patterning </w:t>
      </w:r>
      <w:r w:rsidR="00774455">
        <w:fldChar w:fldCharType="begin">
          <w:fldData xml:space="preserve">PEVuZE5vdGU+PENpdGU+PEF1dGhvcj5FbGJvdXJuZTwvQXV0aG9yPjxZZWFyPjIwMTc8L1llYXI+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</w:fldData>
        </w:fldChar>
      </w:r>
      <w:r w:rsidR="00774455">
        <w:instrText xml:space="preserve"> ADDIN EN.CITE </w:instrText>
      </w:r>
      <w:r w:rsidR="00774455">
        <w:fldChar w:fldCharType="begin">
          <w:fldData xml:space="preserve">PEVuZE5vdGU+PENpdGU+PEF1dGhvcj5FbGJvdXJuZTwvQXV0aG9yPjxZZWFyPjIwMTc8L1llYXI+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</w:fldData>
        </w:fldChar>
      </w:r>
      <w:r w:rsidR="00774455">
        <w:instrText xml:space="preserve"> ADDIN EN.CITE.DATA </w:instrText>
      </w:r>
      <w:r w:rsidR="00774455">
        <w:fldChar w:fldCharType="end"/>
      </w:r>
      <w:r w:rsidR="00774455">
        <w:fldChar w:fldCharType="separate"/>
      </w:r>
      <w:r w:rsidR="00774455">
        <w:rPr>
          <w:noProof/>
        </w:rPr>
        <w:t>(18)</w:t>
      </w:r>
      <w:r w:rsidR="00774455">
        <w:fldChar w:fldCharType="end"/>
      </w:r>
      <w:r>
        <w:t xml:space="preserve">, although these tend to be expensive and there are questions on whether patterning alone can fully explain the biological function. </w:t>
      </w:r>
    </w:p>
    <w:p w14:paraId="6CBA120A" w14:textId="7388EDA0" w:rsidR="00D06E4C" w:rsidRDefault="009F0776" w:rsidP="00F852E9">
      <w:pPr>
        <w:spacing w:after="0" w:line="360" w:lineRule="auto"/>
        <w:jc w:val="both"/>
      </w:pPr>
      <w:r>
        <w:t xml:space="preserve">In addition to discussing novel therapies it was recognized that </w:t>
      </w:r>
      <w:r w:rsidRPr="009563CB">
        <w:rPr>
          <w:b/>
        </w:rPr>
        <w:t xml:space="preserve">we </w:t>
      </w:r>
      <w:r w:rsidR="009563CB" w:rsidRPr="009563CB">
        <w:rPr>
          <w:b/>
        </w:rPr>
        <w:t>are</w:t>
      </w:r>
      <w:r w:rsidRPr="009563CB">
        <w:rPr>
          <w:b/>
        </w:rPr>
        <w:t xml:space="preserve"> still lacking a basic understanding of how antibiotics interact with biofilms</w:t>
      </w:r>
      <w:r>
        <w:t>. It is well established that cells in biofilms are orders of magnitude less sensitive to antibiotics and antimicrobial agents than rapidly growing planktonic and early solid agar plate cultures</w:t>
      </w:r>
      <w:r w:rsidR="001A294E">
        <w:t>. T</w:t>
      </w:r>
      <w:r>
        <w:t>hese data are largely based on 24 hour exposure times or less. For medical biofilms anecdotal clinical evidence suggests that biofilms can survive against long term exposure to systemic antibiotics but in this case the concentration is limited by the threshold of the therapeutic window, beyond which toxicity is a concern. Basic research is needed to define the pharmacokinetics with respect to high concentrations</w:t>
      </w:r>
      <w:r w:rsidR="001A294E">
        <w:t>,</w:t>
      </w:r>
      <w:r>
        <w:t xml:space="preserve"> which might be achieved through local targeted delivery and over longer time scales. Another important factor is to determine how the age of the biofilm influences susceptibility and how translational </w:t>
      </w:r>
      <w:r>
        <w:rPr>
          <w:i/>
        </w:rPr>
        <w:t>in vitro</w:t>
      </w:r>
      <w:r>
        <w:t xml:space="preserve"> tests are to the real world environment. The need for better models was discussed in more depth in Q</w:t>
      </w:r>
      <w:r w:rsidR="009563CB">
        <w:t>uestion 3</w:t>
      </w:r>
      <w:r w:rsidR="00D06E4C">
        <w:t xml:space="preserve"> (see below)</w:t>
      </w:r>
      <w:r>
        <w:t xml:space="preserve">. </w:t>
      </w:r>
    </w:p>
    <w:p w14:paraId="40BBB35A" w14:textId="19FF5F4E" w:rsidR="00D06E4C" w:rsidRDefault="009F0776" w:rsidP="00F852E9">
      <w:pPr>
        <w:spacing w:after="0" w:line="360" w:lineRule="auto"/>
        <w:jc w:val="both"/>
      </w:pPr>
      <w:r>
        <w:lastRenderedPageBreak/>
        <w:t>Along the same lines</w:t>
      </w:r>
      <w:r w:rsidR="001A294E">
        <w:t>,</w:t>
      </w:r>
      <w:r>
        <w:t xml:space="preserve"> the question was asked with any therapeutic </w:t>
      </w:r>
      <w:r w:rsidRPr="009563CB">
        <w:rPr>
          <w:b/>
        </w:rPr>
        <w:t>how low is low enough</w:t>
      </w:r>
      <w:r>
        <w:t>? It is not clear how many percent or log reductions in biofilm bacteria or how the absolute magnitude of numbers which might remain</w:t>
      </w:r>
      <w:r w:rsidR="001A294E">
        <w:t>,</w:t>
      </w:r>
      <w:r>
        <w:t xml:space="preserve"> relate to clinical or industrial relevance. Each system will have a specific tolerance and in some cases (such as certain infections) complete </w:t>
      </w:r>
      <w:r w:rsidR="00D06E4C">
        <w:t>eradication</w:t>
      </w:r>
      <w:r>
        <w:t xml:space="preserve"> is required (according to conventional thinking</w:t>
      </w:r>
      <w:r w:rsidR="00EC7F83">
        <w:t>)</w:t>
      </w:r>
      <w:r>
        <w:t xml:space="preserve">, </w:t>
      </w:r>
      <w:r w:rsidR="001A294E">
        <w:t>whereas</w:t>
      </w:r>
      <w:r>
        <w:t xml:space="preserve"> in some industrial systems (e.</w:t>
      </w:r>
      <w:r w:rsidR="00D06E4C">
        <w:t>g.</w:t>
      </w:r>
      <w:r>
        <w:t xml:space="preserve"> ship hull fouling) a </w:t>
      </w:r>
      <w:r w:rsidR="001A294E">
        <w:t>limited</w:t>
      </w:r>
      <w:r>
        <w:t xml:space="preserve"> amount of biofilm may be tolerated as long as it does not </w:t>
      </w:r>
      <w:r w:rsidR="001A294E">
        <w:t xml:space="preserve">cause </w:t>
      </w:r>
      <w:r w:rsidR="00D06E4C">
        <w:t xml:space="preserve">negative effects (e.g. </w:t>
      </w:r>
      <w:r>
        <w:t>drag</w:t>
      </w:r>
      <w:r w:rsidR="00D06E4C">
        <w:t>)</w:t>
      </w:r>
      <w:r>
        <w:t xml:space="preserve"> beyond a critical </w:t>
      </w:r>
      <w:r w:rsidR="001A294E">
        <w:t xml:space="preserve">operational </w:t>
      </w:r>
      <w:r>
        <w:t xml:space="preserve">level. Interestingly, there was some discussion of whether the body could tolerate a certain amount of pathogenic biofilm bacteria and </w:t>
      </w:r>
      <w:r w:rsidR="00F70596">
        <w:t xml:space="preserve">if </w:t>
      </w:r>
      <w:r>
        <w:t>therapeutics might still have utility if they keep the biofilm in check, such as is the case with routine oral hygiene or the use of suppressive antibiotic therapy in patients</w:t>
      </w:r>
      <w:r w:rsidR="00F70596">
        <w:t>,</w:t>
      </w:r>
      <w:r>
        <w:t xml:space="preserve"> where surgery is contraindicated and the infecting bacteria are susceptible to well-tolerated antibiotics. </w:t>
      </w:r>
    </w:p>
    <w:p w14:paraId="5119B5A3" w14:textId="2B6E492A" w:rsidR="00D06E4C" w:rsidRDefault="009F0776" w:rsidP="00F852E9">
      <w:pPr>
        <w:spacing w:after="0" w:line="360" w:lineRule="auto"/>
        <w:jc w:val="both"/>
      </w:pPr>
      <w:r>
        <w:t xml:space="preserve">A different approach to control medical biofilms was to use approaches to </w:t>
      </w:r>
      <w:r w:rsidRPr="009563CB">
        <w:rPr>
          <w:b/>
        </w:rPr>
        <w:t>reduce bacterial adhesion and biofilm build up</w:t>
      </w:r>
      <w:r>
        <w:t xml:space="preserve"> that are commonly used in </w:t>
      </w:r>
      <w:r w:rsidR="009C1087">
        <w:t xml:space="preserve">the natural environment and in </w:t>
      </w:r>
      <w:r>
        <w:t>industry. In pipelines for example, dead end lags, sudden expansions and contractions, sharp bends and surface protrusions are reduced</w:t>
      </w:r>
      <w:r w:rsidR="00AB7DBB">
        <w:t>,</w:t>
      </w:r>
      <w:r>
        <w:t xml:space="preserve"> since it is know</w:t>
      </w:r>
      <w:r w:rsidR="00AB7DBB">
        <w:t>n</w:t>
      </w:r>
      <w:r>
        <w:t xml:space="preserve"> that turbulent eddies associated with these features can trap </w:t>
      </w:r>
      <w:r w:rsidR="00AB7DBB">
        <w:t xml:space="preserve">and promote </w:t>
      </w:r>
      <w:r>
        <w:t>bacteria</w:t>
      </w:r>
      <w:r w:rsidR="00AB7DBB">
        <w:t>l attachment</w:t>
      </w:r>
      <w:r>
        <w:t xml:space="preserve"> to surfaces</w:t>
      </w:r>
      <w:r w:rsidR="00AB7DBB">
        <w:t>. E</w:t>
      </w:r>
      <w:r>
        <w:t xml:space="preserve">ddies and back current </w:t>
      </w:r>
      <w:r w:rsidR="00AB7DBB">
        <w:t xml:space="preserve">locations </w:t>
      </w:r>
      <w:r>
        <w:t xml:space="preserve">might </w:t>
      </w:r>
      <w:r w:rsidR="00AB7DBB">
        <w:t xml:space="preserve">furthermore </w:t>
      </w:r>
      <w:r>
        <w:t>form protective niches. A similar phenomenon occurs in infective endocarditis</w:t>
      </w:r>
      <w:r w:rsidR="00AB7DBB">
        <w:t>,</w:t>
      </w:r>
      <w:r>
        <w:t xml:space="preserve"> where damage to the heart valve allows bacteria to accumulate and proliferate in biofilm vegetations</w:t>
      </w:r>
      <w:r w:rsidR="002A1A68">
        <w:t xml:space="preserve"> </w:t>
      </w:r>
      <w:r w:rsidR="002A1A68">
        <w:fldChar w:fldCharType="begin">
          <w:fldData xml:space="preserve">PEVuZE5vdGU+PENpdGU+PEF1dGhvcj5QYWk8L0F1dGhvcj48WWVhcj4yMDA4PC9ZZWFyPjxSZWNO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</w:fldData>
        </w:fldChar>
      </w:r>
      <w:r w:rsidR="002A1A68">
        <w:instrText xml:space="preserve"> ADDIN EN.CITE </w:instrText>
      </w:r>
      <w:r w:rsidR="002A1A68">
        <w:fldChar w:fldCharType="begin">
          <w:fldData xml:space="preserve">PEVuZE5vdGU+PENpdGU+PEF1dGhvcj5QYWk8L0F1dGhvcj48WWVhcj4yMDA4PC9ZZWFyPjxSZWNO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</w:fldData>
        </w:fldChar>
      </w:r>
      <w:r w:rsidR="002A1A68">
        <w:instrText xml:space="preserve"> ADDIN EN.CITE.DATA </w:instrText>
      </w:r>
      <w:r w:rsidR="002A1A68">
        <w:fldChar w:fldCharType="end"/>
      </w:r>
      <w:r w:rsidR="002A1A68">
        <w:fldChar w:fldCharType="separate"/>
      </w:r>
      <w:r w:rsidR="002A1A68">
        <w:rPr>
          <w:noProof/>
        </w:rPr>
        <w:t>(19)</w:t>
      </w:r>
      <w:r w:rsidR="002A1A68">
        <w:fldChar w:fldCharType="end"/>
      </w:r>
      <w:r>
        <w:t xml:space="preserve">. Thus some of these design concepts, along with the use of materials that </w:t>
      </w:r>
      <w:r w:rsidR="002A3D07">
        <w:t>c</w:t>
      </w:r>
      <w:r w:rsidR="00EA54A0">
        <w:t>a</w:t>
      </w:r>
      <w:r w:rsidR="002A3D07">
        <w:t>n</w:t>
      </w:r>
      <w:r>
        <w:t xml:space="preserve"> be more easily cleaned, might be applied to medical devices and the hospital environment as infection control measures. </w:t>
      </w:r>
    </w:p>
    <w:p w14:paraId="101CADE6" w14:textId="3F839728" w:rsidR="008B3177" w:rsidRDefault="009F0776" w:rsidP="00F852E9">
      <w:pPr>
        <w:spacing w:after="0" w:line="360" w:lineRule="auto"/>
        <w:jc w:val="both"/>
      </w:pPr>
      <w:r w:rsidRPr="009563CB">
        <w:rPr>
          <w:b/>
        </w:rPr>
        <w:t>Probiotic approaches</w:t>
      </w:r>
      <w:r>
        <w:t xml:space="preserve"> were also discussed. </w:t>
      </w:r>
      <w:r w:rsidR="0004342B">
        <w:t>The use of p</w:t>
      </w:r>
      <w:r>
        <w:t xml:space="preserve">robiotics is now accepted with respect to gut microbiology but increasingly there is discussion among surgeons, at least in orthopedics, that probiotics might be used to prevent or manage deep surgical site infections. </w:t>
      </w:r>
      <w:r w:rsidR="002A3D07">
        <w:t>A</w:t>
      </w:r>
      <w:r>
        <w:t xml:space="preserve"> few years ago discussion of introducing bacteria to a deep tissue site would have been unthinkable</w:t>
      </w:r>
      <w:r w:rsidR="00EC7F83">
        <w:t>; n</w:t>
      </w:r>
      <w:r>
        <w:t>ow there is discussion of native joint microbiomes</w:t>
      </w:r>
      <w:r w:rsidR="002A1A68">
        <w:t xml:space="preserve"> </w:t>
      </w:r>
      <w:r w:rsidR="002A1A68">
        <w:fldChar w:fldCharType="begin">
          <w:fldData xml:space="preserve">PEVuZE5vdGU+PENpdGU+PEF1dGhvcj5UYXJhYmljaGk8L0F1dGhvcj48WWVhcj4yMDE4PC9ZZWFy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</w:fldData>
        </w:fldChar>
      </w:r>
      <w:r w:rsidR="002A1A68">
        <w:instrText xml:space="preserve"> ADDIN EN.CITE </w:instrText>
      </w:r>
      <w:r w:rsidR="002A1A68">
        <w:fldChar w:fldCharType="begin">
          <w:fldData xml:space="preserve">PEVuZE5vdGU+PENpdGU+PEF1dGhvcj5UYXJhYmljaGk8L0F1dGhvcj48WWVhcj4yMDE4PC9ZZWFy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</w:fldData>
        </w:fldChar>
      </w:r>
      <w:r w:rsidR="002A1A68">
        <w:instrText xml:space="preserve"> ADDIN EN.CITE.DATA </w:instrText>
      </w:r>
      <w:r w:rsidR="002A1A68">
        <w:fldChar w:fldCharType="end"/>
      </w:r>
      <w:r w:rsidR="002A1A68">
        <w:fldChar w:fldCharType="separate"/>
      </w:r>
      <w:r w:rsidR="002A1A68">
        <w:rPr>
          <w:noProof/>
        </w:rPr>
        <w:t>(20, 21)</w:t>
      </w:r>
      <w:r w:rsidR="002A1A68">
        <w:fldChar w:fldCharType="end"/>
      </w:r>
      <w:r w:rsidR="002A1A68">
        <w:t xml:space="preserve"> </w:t>
      </w:r>
      <w:r w:rsidR="008B3177">
        <w:t>and the role of a healthy lung microbiome in infectious diseases</w:t>
      </w:r>
      <w:r w:rsidR="002A1A68">
        <w:t xml:space="preserve"> </w:t>
      </w:r>
      <w:r w:rsidR="002A1A68">
        <w:fldChar w:fldCharType="begin">
          <w:fldData xml:space="preserve">PEVuZE5vdGU+PENpdGU+PEF1dGhvcj5WYW5kZXBsYXNzY2hlPC9BdXRob3I+PFllYXI+MjAxOTwv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</w:fldData>
        </w:fldChar>
      </w:r>
      <w:r w:rsidR="002A1A68">
        <w:instrText xml:space="preserve"> ADDIN EN.CITE </w:instrText>
      </w:r>
      <w:r w:rsidR="002A1A68">
        <w:fldChar w:fldCharType="begin">
          <w:fldData xml:space="preserve">PEVuZE5vdGU+PENpdGU+PEF1dGhvcj5WYW5kZXBsYXNzY2hlPC9BdXRob3I+PFllYXI+MjAxOTwv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</w:fldData>
        </w:fldChar>
      </w:r>
      <w:r w:rsidR="002A1A68">
        <w:instrText xml:space="preserve"> ADDIN EN.CITE.DATA </w:instrText>
      </w:r>
      <w:r w:rsidR="002A1A68">
        <w:fldChar w:fldCharType="end"/>
      </w:r>
      <w:r w:rsidR="002A1A68">
        <w:fldChar w:fldCharType="separate"/>
      </w:r>
      <w:r w:rsidR="002A1A68">
        <w:rPr>
          <w:noProof/>
        </w:rPr>
        <w:t>(22, 23)</w:t>
      </w:r>
      <w:r w:rsidR="002A1A68">
        <w:fldChar w:fldCharType="end"/>
      </w:r>
      <w:r>
        <w:t xml:space="preserve">, opening up the door to thinking about novel therapeutics. </w:t>
      </w:r>
    </w:p>
    <w:p w14:paraId="00000013" w14:textId="62E2FAC2" w:rsidR="002E1D61" w:rsidRDefault="002E1D61" w:rsidP="00F852E9">
      <w:pPr>
        <w:spacing w:after="0" w:line="360" w:lineRule="auto"/>
        <w:jc w:val="both"/>
      </w:pPr>
    </w:p>
    <w:p w14:paraId="19D3DE4D" w14:textId="77777777" w:rsidR="006D6FAD" w:rsidRDefault="006D6FAD" w:rsidP="00F852E9">
      <w:pPr>
        <w:spacing w:after="0" w:line="360" w:lineRule="auto"/>
        <w:jc w:val="both"/>
      </w:pPr>
    </w:p>
    <w:p w14:paraId="00000019" w14:textId="30051A2A" w:rsidR="002E1D61" w:rsidRDefault="008B3177" w:rsidP="00F852E9">
      <w:pPr>
        <w:spacing w:after="0" w:line="360" w:lineRule="auto"/>
        <w:jc w:val="both"/>
        <w:rPr>
          <w:b/>
        </w:rPr>
      </w:pPr>
      <w:r w:rsidRPr="008B3177">
        <w:rPr>
          <w:b/>
        </w:rPr>
        <w:t>Q</w:t>
      </w:r>
      <w:r w:rsidR="006D6FAD">
        <w:rPr>
          <w:b/>
        </w:rPr>
        <w:t xml:space="preserve">uestion </w:t>
      </w:r>
      <w:r w:rsidR="009F0776" w:rsidRPr="008B3177">
        <w:rPr>
          <w:b/>
        </w:rPr>
        <w:t>3. How good are our models? There is no framework for biofilm model evaluation in regard to how well it recapitulates the natural environment it is meant to mimic. How can we approach this question as a field?</w:t>
      </w:r>
    </w:p>
    <w:p w14:paraId="645874FC" w14:textId="77777777" w:rsidR="006D6FAD" w:rsidRPr="008B3177" w:rsidRDefault="006D6FAD" w:rsidP="00F852E9">
      <w:pPr>
        <w:spacing w:after="0" w:line="360" w:lineRule="auto"/>
        <w:jc w:val="both"/>
        <w:rPr>
          <w:b/>
        </w:rPr>
      </w:pPr>
    </w:p>
    <w:p w14:paraId="0000001A" w14:textId="27D07CC3" w:rsidR="002E1D61" w:rsidRDefault="009F0776" w:rsidP="00F852E9">
      <w:pPr>
        <w:spacing w:after="0" w:line="360" w:lineRule="auto"/>
        <w:jc w:val="both"/>
      </w:pPr>
      <w:r>
        <w:lastRenderedPageBreak/>
        <w:t xml:space="preserve">Models are essential to science and </w:t>
      </w:r>
      <w:r w:rsidR="008B0F24">
        <w:t xml:space="preserve">a variety </w:t>
      </w:r>
      <w:r>
        <w:t>of models are used in biofilm science</w:t>
      </w:r>
      <w:r w:rsidR="0026261A">
        <w:t xml:space="preserve"> ranging from simple </w:t>
      </w:r>
      <w:r w:rsidR="0026261A">
        <w:rPr>
          <w:i/>
        </w:rPr>
        <w:t xml:space="preserve">in vitro </w:t>
      </w:r>
      <w:r w:rsidR="0026261A">
        <w:t>models to more complex</w:t>
      </w:r>
      <w:r>
        <w:t xml:space="preserve"> invertebrate and vertebrate </w:t>
      </w:r>
      <w:r w:rsidR="0026261A">
        <w:rPr>
          <w:i/>
        </w:rPr>
        <w:t xml:space="preserve">in vivo </w:t>
      </w:r>
      <w:r>
        <w:t xml:space="preserve">models </w:t>
      </w:r>
      <w:r w:rsidR="002A1A68">
        <w:fldChar w:fldCharType="begin">
          <w:fldData xml:space="preserve">PEVuZE5vdGU+PENpdGU+PEF1dGhvcj5BemVyZWRvPC9BdXRob3I+PFllYXI+MjAxNzwvWWVhcj48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=
</w:fldData>
        </w:fldChar>
      </w:r>
      <w:r w:rsidR="002A1A68">
        <w:instrText xml:space="preserve"> ADDIN EN.CITE </w:instrText>
      </w:r>
      <w:r w:rsidR="002A1A68">
        <w:fldChar w:fldCharType="begin">
          <w:fldData xml:space="preserve">PEVuZE5vdGU+PENpdGU+PEF1dGhvcj5BemVyZWRvPC9BdXRob3I+PFllYXI+MjAxNzwvWWVhcj48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=
</w:fldData>
        </w:fldChar>
      </w:r>
      <w:r w:rsidR="002A1A68">
        <w:instrText xml:space="preserve"> ADDIN EN.CITE.DATA </w:instrText>
      </w:r>
      <w:r w:rsidR="002A1A68">
        <w:fldChar w:fldCharType="end"/>
      </w:r>
      <w:r w:rsidR="002A1A68">
        <w:fldChar w:fldCharType="separate"/>
      </w:r>
      <w:r w:rsidR="002A1A68">
        <w:rPr>
          <w:noProof/>
        </w:rPr>
        <w:t>(24, 25)</w:t>
      </w:r>
      <w:r w:rsidR="002A1A68">
        <w:fldChar w:fldCharType="end"/>
      </w:r>
      <w:r>
        <w:t xml:space="preserve">. The discussion showed that there is a </w:t>
      </w:r>
      <w:r w:rsidRPr="009563CB">
        <w:rPr>
          <w:b/>
        </w:rPr>
        <w:t>lack of standardization</w:t>
      </w:r>
      <w:r>
        <w:t xml:space="preserve"> for experimental protocols and data analysis</w:t>
      </w:r>
      <w:r w:rsidR="009563CB">
        <w:t xml:space="preserve"> (see also below, Question 5)</w:t>
      </w:r>
      <w:r>
        <w:t>. A publicly accessible database hosting current</w:t>
      </w:r>
      <w:r w:rsidR="00666785">
        <w:t>ly-used methods</w:t>
      </w:r>
      <w:r>
        <w:t xml:space="preserve"> with protocols and standards was proposed. This would be followed up by workshops at </w:t>
      </w:r>
      <w:r w:rsidR="009563CB">
        <w:t xml:space="preserve">general and more specific </w:t>
      </w:r>
      <w:r>
        <w:t xml:space="preserve">conferences and </w:t>
      </w:r>
      <w:r w:rsidR="009563CB">
        <w:t>meetings during</w:t>
      </w:r>
      <w:r w:rsidR="008B0F24">
        <w:t>,</w:t>
      </w:r>
      <w:r w:rsidR="009563CB">
        <w:t xml:space="preserve"> which (starting) biofilm researchers could be trained in these methods. </w:t>
      </w:r>
      <w:r>
        <w:t>The workshops would  utilize material from the database and over</w:t>
      </w:r>
      <w:r w:rsidR="004E30A0">
        <w:t xml:space="preserve"> </w:t>
      </w:r>
      <w:r>
        <w:t>time this repository could become interactive. To make it easier to perform comparable experiments with selected models, it was suggested that lists of preferred vendors would also be present in the database.</w:t>
      </w:r>
    </w:p>
    <w:p w14:paraId="0000001C" w14:textId="3AA71880" w:rsidR="002E1D61" w:rsidRDefault="009F0776" w:rsidP="00F852E9">
      <w:pPr>
        <w:spacing w:after="0" w:line="360" w:lineRule="auto"/>
        <w:jc w:val="both"/>
      </w:pPr>
      <w:r>
        <w:t xml:space="preserve"> An important part of the discussion was related to “</w:t>
      </w:r>
      <w:r w:rsidRPr="009563CB">
        <w:rPr>
          <w:b/>
        </w:rPr>
        <w:t>How do you select an appropriate model?</w:t>
      </w:r>
      <w:r w:rsidR="009563CB">
        <w:t>”</w:t>
      </w:r>
      <w:r>
        <w:t xml:space="preserve"> </w:t>
      </w:r>
      <w:r w:rsidR="009563CB">
        <w:t xml:space="preserve">It was suggested </w:t>
      </w:r>
      <w:r>
        <w:t xml:space="preserve">to develop a Decision Tree for model selection that would include criteria for choice of models as well as parameters that should be discussed during the experimental phase and subsequently for data analyses. This would make it possible to compare and evaluate results from similar models but from different research groups. </w:t>
      </w:r>
      <w:r w:rsidR="009563CB">
        <w:t xml:space="preserve">It was also suggested </w:t>
      </w:r>
      <w:r>
        <w:t xml:space="preserve">to </w:t>
      </w:r>
      <w:r w:rsidR="009563CB">
        <w:t xml:space="preserve">develop </w:t>
      </w:r>
      <w:r>
        <w:t>a list of parameters that should be included in manuscripts and proposals to ensure a</w:t>
      </w:r>
      <w:r w:rsidR="004E30A0">
        <w:t xml:space="preserve"> more informed</w:t>
      </w:r>
      <w:r>
        <w:t xml:space="preserve"> and fair evaluation. It was discussed what will be sufficient and what will be necessary if guidelines would be developed and enforced. When is a simple model sufficient to answer the specific research question, when should one move to a</w:t>
      </w:r>
      <w:r w:rsidR="009563CB">
        <w:t xml:space="preserve"> more complex </w:t>
      </w:r>
      <w:r>
        <w:t xml:space="preserve">model and which types of parameters should be evaluated at each </w:t>
      </w:r>
      <w:r w:rsidR="009563CB">
        <w:t>step</w:t>
      </w:r>
      <w:r>
        <w:t xml:space="preserve">? </w:t>
      </w:r>
      <w:r w:rsidR="004B288F">
        <w:t xml:space="preserve">It was </w:t>
      </w:r>
      <w:r>
        <w:t xml:space="preserve">also discussed how </w:t>
      </w:r>
      <w:r w:rsidR="008A06B8">
        <w:t>it can be</w:t>
      </w:r>
      <w:r>
        <w:t xml:space="preserve"> ensure</w:t>
      </w:r>
      <w:r w:rsidR="008A06B8">
        <w:t>d</w:t>
      </w:r>
      <w:r>
        <w:t xml:space="preserve"> that </w:t>
      </w:r>
      <w:r w:rsidR="00B314C4">
        <w:t xml:space="preserve">researchers in </w:t>
      </w:r>
      <w:r w:rsidR="008A06B8">
        <w:t xml:space="preserve">more </w:t>
      </w:r>
      <w:r>
        <w:t xml:space="preserve">resource limited settings (such as many undergraduate colleges and/or less resource rich countries) </w:t>
      </w:r>
      <w:r w:rsidR="008A06B8">
        <w:t>c</w:t>
      </w:r>
      <w:r>
        <w:t xml:space="preserve">ould </w:t>
      </w:r>
      <w:r w:rsidR="008A06B8">
        <w:t>still</w:t>
      </w:r>
      <w:r>
        <w:t xml:space="preserve"> be </w:t>
      </w:r>
      <w:r w:rsidR="008A06B8">
        <w:t>in</w:t>
      </w:r>
      <w:r>
        <w:t>cluded if such guidelines were implemented. An important aspect of model selection is to ask the right question before making a decision about a model. In this consideration, the presence of spatial and physiological heterogeneity among other need to be accounted for.</w:t>
      </w:r>
    </w:p>
    <w:p w14:paraId="1C6A6EBA" w14:textId="78B5FC92" w:rsidR="004D4BC4" w:rsidRDefault="009962CB" w:rsidP="00F852E9">
      <w:pPr>
        <w:spacing w:after="0" w:line="360" w:lineRule="auto"/>
        <w:jc w:val="both"/>
      </w:pPr>
      <w:r w:rsidRPr="009962CB">
        <w:rPr>
          <w:b/>
        </w:rPr>
        <w:t xml:space="preserve">The </w:t>
      </w:r>
      <w:r w:rsidR="00231E24" w:rsidRPr="00231E24">
        <w:rPr>
          <w:b/>
          <w:i/>
        </w:rPr>
        <w:t>in situ</w:t>
      </w:r>
      <w:r w:rsidRPr="009962CB">
        <w:rPr>
          <w:b/>
        </w:rPr>
        <w:t xml:space="preserve"> relevance of the biofilm model must also be evaluated prior to selection</w:t>
      </w:r>
      <w:r w:rsidR="004D4BC4">
        <w:rPr>
          <w:b/>
        </w:rPr>
        <w:t xml:space="preserve">, </w:t>
      </w:r>
      <w:r w:rsidR="004D4BC4">
        <w:t xml:space="preserve">for example, prior to using a particular model, it should be evaluated whether the inoculum, the flow regime and the surfaces/interfaces are matching the environment in the system that is being modelled. The key drivers and parameters in the system and environment must be identified to obtain </w:t>
      </w:r>
      <w:r w:rsidR="00231E24" w:rsidRPr="00231E24">
        <w:rPr>
          <w:i/>
        </w:rPr>
        <w:t>in situ</w:t>
      </w:r>
      <w:r w:rsidR="004D4BC4">
        <w:t xml:space="preserve"> relevance. Tools should be developed that can be used for evaluation of how the model and results can be transferred to practice and the practitioners (including clinicians and engineers) should be involved in evaluation of the model to ensure </w:t>
      </w:r>
      <w:r w:rsidR="00231E24" w:rsidRPr="00231E24">
        <w:rPr>
          <w:i/>
        </w:rPr>
        <w:t>in situ</w:t>
      </w:r>
      <w:r w:rsidR="004D4BC4">
        <w:t xml:space="preserve"> relevance. Subsequently validation studies should be performed (example: can a toilet bowl as a system be modelled by a Rotating Disc Model?). </w:t>
      </w:r>
      <w:r w:rsidR="009F0776" w:rsidRPr="004D4BC4">
        <w:t>The host response is also an important factor for consideration of medical/clinical biofilm models. An a</w:t>
      </w:r>
      <w:r w:rsidR="009F0776">
        <w:t xml:space="preserve">lternative to </w:t>
      </w:r>
      <w:r w:rsidR="00B314C4">
        <w:t xml:space="preserve">various </w:t>
      </w:r>
      <w:r w:rsidR="009F0776">
        <w:t xml:space="preserve">vertebrate models </w:t>
      </w:r>
      <w:r w:rsidR="00AC4C12">
        <w:t>are</w:t>
      </w:r>
      <w:r w:rsidR="009F0776">
        <w:t xml:space="preserve"> </w:t>
      </w:r>
      <w:r w:rsidR="009F0776">
        <w:lastRenderedPageBreak/>
        <w:t>invertebrate</w:t>
      </w:r>
      <w:r w:rsidR="00B314C4">
        <w:t xml:space="preserve"> </w:t>
      </w:r>
      <w:r w:rsidR="009F0776">
        <w:t xml:space="preserve">models such as zebrafish, </w:t>
      </w:r>
      <w:r w:rsidR="00B314C4">
        <w:rPr>
          <w:i/>
        </w:rPr>
        <w:t xml:space="preserve">Galleria mellonella </w:t>
      </w:r>
      <w:r w:rsidR="00B314C4">
        <w:t xml:space="preserve">or </w:t>
      </w:r>
      <w:r w:rsidR="009F0776" w:rsidRPr="00B314C4">
        <w:rPr>
          <w:i/>
        </w:rPr>
        <w:t>Caenorhabditis elegans</w:t>
      </w:r>
      <w:r w:rsidR="009F0776">
        <w:t xml:space="preserve"> in cases where only the innate immune response is investigated</w:t>
      </w:r>
      <w:r w:rsidR="002A1A68">
        <w:t xml:space="preserve"> </w:t>
      </w:r>
      <w:r w:rsidR="002A1A68">
        <w:fldChar w:fldCharType="begin"/>
      </w:r>
      <w:r w:rsidR="002A1A68">
        <w:instrText xml:space="preserve"> ADDIN EN.CITE &lt;EndNote&gt;&lt;Cite&gt;&lt;Author&gt;Edwards&lt;/Author&gt;&lt;Year&gt;2012&lt;/Year&gt;&lt;RecNum&gt;26&lt;/RecNum&gt;&lt;DisplayText&gt;(26)&lt;/DisplayText&gt;&lt;record&gt;&lt;rec-number&gt;26&lt;/rec-number&gt;&lt;foreign-keys&gt;&lt;key app="EN" db-id="22d2x22w4rev58e2xpq5fvw909se999pvx05" timestamp="1568552474"&gt;26&lt;/key&gt;&lt;/foreign-keys&gt;&lt;ref-type name="Journal Article"&gt;17&lt;/ref-type&gt;&lt;contributors&gt;&lt;authors&gt;&lt;author&gt;Edwards, S.&lt;/author&gt;&lt;author&gt;Kjellerup, B. V.&lt;/author&gt;&lt;/authors&gt;&lt;/contributors&gt;&lt;auth-address&gt;Department of Biological Sciences, Goucher College, Baltimore, MD 21204, USA.&lt;/auth-address&gt;&lt;titles&gt;&lt;title&gt;Exploring the applications of invertebrate host-pathogen models for in vivo biofilm infections&lt;/title&gt;&lt;secondary-title&gt;FEMS Immunol Med Microbiol&lt;/secondary-title&gt;&lt;/titles&gt;&lt;periodical&gt;&lt;full-title&gt;FEMS Immunol Med Microbiol&lt;/full-title&gt;&lt;/periodical&gt;&lt;pages&gt;205-14&lt;/pages&gt;&lt;volume&gt;65&lt;/volume&gt;&lt;number&gt;2&lt;/number&gt;&lt;edition&gt;2012/04/27&lt;/edition&gt;&lt;keywords&gt;&lt;keyword&gt;Animals&lt;/keyword&gt;&lt;keyword&gt;Bacteria/immunology/pathogenicity&lt;/keyword&gt;&lt;keyword&gt;Biofilms/*growth &amp;amp; development&lt;/keyword&gt;&lt;keyword&gt;*Disease Models, Animal&lt;/keyword&gt;&lt;keyword&gt;Fungi/immunology/pathogenicity&lt;/keyword&gt;&lt;keyword&gt;*Host-Pathogen Interactions&lt;/keyword&gt;&lt;keyword&gt;Humans&lt;/keyword&gt;&lt;keyword&gt;Invertebrates/*microbiology&lt;/keyword&gt;&lt;/keywords&gt;&lt;dates&gt;&lt;year&gt;2012&lt;/year&gt;&lt;pub-dates&gt;&lt;date&gt;Jul&lt;/date&gt;&lt;/pub-dates&gt;&lt;/dates&gt;&lt;isbn&gt;1574-695X (Electronic)&amp;#xD;0928-8244 (Linking)&lt;/isbn&gt;&lt;accession-num&gt;22533965&lt;/accession-num&gt;&lt;urls&gt;&lt;related-urls&gt;&lt;url&gt;https://www.ncbi.nlm.nih.gov/pubmed/22533965&lt;/url&gt;&lt;/related-urls&gt;&lt;/urls&gt;&lt;electronic-resource-num&gt;10.1111/j.1574-695X.2012.00975.x&lt;/electronic-resource-num&gt;&lt;/record&gt;&lt;/Cite&gt;&lt;/EndNote&gt;</w:instrText>
      </w:r>
      <w:r w:rsidR="002A1A68">
        <w:fldChar w:fldCharType="separate"/>
      </w:r>
      <w:r w:rsidR="002A1A68">
        <w:rPr>
          <w:noProof/>
        </w:rPr>
        <w:t>(26)</w:t>
      </w:r>
      <w:r w:rsidR="002A1A68">
        <w:fldChar w:fldCharType="end"/>
      </w:r>
      <w:r w:rsidR="009F0776">
        <w:t>. Organ-on-a-chip options are increasingly being applied and benefits from the opportunities of 3D-printing and micro-hydraulic systems</w:t>
      </w:r>
      <w:r w:rsidR="002A1A68">
        <w:t xml:space="preserve"> </w:t>
      </w:r>
      <w:r w:rsidR="002A1A68">
        <w:fldChar w:fldCharType="begin"/>
      </w:r>
      <w:r w:rsidR="002A1A68">
        <w:instrText xml:space="preserve"> ADDIN EN.CITE &lt;EndNote&gt;&lt;Cite&gt;&lt;Author&gt;Aldrich&lt;/Author&gt;&lt;Year&gt;2019&lt;/Year&gt;&lt;RecNum&gt;27&lt;/RecNum&gt;&lt;DisplayText&gt;(27)&lt;/DisplayText&gt;&lt;record&gt;&lt;rec-number&gt;27&lt;/rec-number&gt;&lt;foreign-keys&gt;&lt;key app="EN" db-id="22d2x22w4rev58e2xpq5fvw909se999pvx05" timestamp="1568552533"&gt;27&lt;/key&gt;&lt;/foreign-keys&gt;&lt;ref-type name="Journal Article"&gt;17&lt;/ref-type&gt;&lt;contributors&gt;&lt;authors&gt;&lt;author&gt;Aldrich, A.&lt;/author&gt;&lt;author&gt;Kuss, M. A.&lt;/author&gt;&lt;author&gt;Duan, B.&lt;/author&gt;&lt;author&gt;Kielian, T.&lt;/author&gt;&lt;/authors&gt;&lt;/contributors&gt;&lt;titles&gt;&lt;title&gt;3D Bioprinted Scaffolds Containing Viable Macrophages and Antibiotics Promote Clearance of Staphylococcus aureus Craniotomy-Associated Biofilm Infection&lt;/title&gt;&lt;secondary-title&gt;ACS Appl Mater Interfaces&lt;/secondary-title&gt;&lt;/titles&gt;&lt;periodical&gt;&lt;full-title&gt;ACS Appl Mater Interfaces&lt;/full-title&gt;&lt;/periodical&gt;&lt;pages&gt;12298-12307&lt;/pages&gt;&lt;volume&gt;11&lt;/volume&gt;&lt;number&gt;13&lt;/number&gt;&lt;edition&gt;2019/03/12&lt;/edition&gt;&lt;keywords&gt;&lt;keyword&gt;Animals&lt;/keyword&gt;&lt;keyword&gt;*Anti-Bacterial Agents/chemistry/pharmacology&lt;/keyword&gt;&lt;keyword&gt;Biofilms/drug effects/growth &amp;amp; development&lt;/keyword&gt;&lt;keyword&gt;Cell Line&lt;/keyword&gt;&lt;keyword&gt;*Craniotomy&lt;/keyword&gt;&lt;keyword&gt;Female&lt;/keyword&gt;&lt;keyword&gt;Humans&lt;/keyword&gt;&lt;keyword&gt;*Macrophages/metabolism/pathology&lt;/keyword&gt;&lt;keyword&gt;Male&lt;/keyword&gt;&lt;keyword&gt;Mice&lt;/keyword&gt;&lt;keyword&gt;*Printing, Three-Dimensional&lt;/keyword&gt;&lt;keyword&gt;*Staphylococcal Infections/metabolism/pathology/therapy&lt;/keyword&gt;&lt;keyword&gt;Staphylococcus aureus/*physiology&lt;/keyword&gt;&lt;keyword&gt;*Wound Infection/metabolism/microbiology/pathology/therapy&lt;/keyword&gt;&lt;keyword&gt;3D bioprinting&lt;/keyword&gt;&lt;keyword&gt;Staphylococcus aureus&lt;/keyword&gt;&lt;keyword&gt;biofilm infection&lt;/keyword&gt;&lt;keyword&gt;craniotomy&lt;/keyword&gt;&lt;keyword&gt;macrophage&lt;/keyword&gt;&lt;/keywords&gt;&lt;dates&gt;&lt;year&gt;2019&lt;/year&gt;&lt;pub-dates&gt;&lt;date&gt;Apr 3&lt;/date&gt;&lt;/pub-dates&gt;&lt;/dates&gt;&lt;isbn&gt;1944-8252 (Electronic)&amp;#xD;1944-8244 (Linking)&lt;/isbn&gt;&lt;accession-num&gt;30855125&lt;/accession-num&gt;&lt;urls&gt;&lt;related-urls&gt;&lt;url&gt;https://www.ncbi.nlm.nih.gov/pubmed/30855125&lt;/url&gt;&lt;/related-urls&gt;&lt;/urls&gt;&lt;electronic-resource-num&gt;10.1021/acsami.9b00264&lt;/electronic-resource-num&gt;&lt;/record&gt;&lt;/Cite&gt;&lt;/EndNote&gt;</w:instrText>
      </w:r>
      <w:r w:rsidR="002A1A68">
        <w:fldChar w:fldCharType="separate"/>
      </w:r>
      <w:r w:rsidR="002A1A68">
        <w:rPr>
          <w:noProof/>
        </w:rPr>
        <w:t>(27)</w:t>
      </w:r>
      <w:r w:rsidR="002A1A68">
        <w:fldChar w:fldCharType="end"/>
      </w:r>
      <w:r w:rsidR="009F0776">
        <w:t xml:space="preserve">. </w:t>
      </w:r>
    </w:p>
    <w:p w14:paraId="432EA7D6" w14:textId="07276EAE" w:rsidR="00AC4C12" w:rsidRDefault="004D4BC4" w:rsidP="00F852E9">
      <w:pPr>
        <w:spacing w:after="0" w:line="360" w:lineRule="auto"/>
        <w:jc w:val="both"/>
      </w:pPr>
      <w:r>
        <w:t>A</w:t>
      </w:r>
      <w:r w:rsidR="009F0776">
        <w:t xml:space="preserve"> discussion point was raised that </w:t>
      </w:r>
      <w:r w:rsidR="009F0776" w:rsidRPr="004D4BC4">
        <w:rPr>
          <w:b/>
        </w:rPr>
        <w:t>more knowledge is needed about the environment that is being researched prior to the selection of a model</w:t>
      </w:r>
      <w:r w:rsidR="009F0776">
        <w:t xml:space="preserve">, since the environment often determines the organization of a biofilm. This will enhance knowledge about complexity while simultaneously dealing with reproducibility and the pragmatic issue of finances for repeated experiments. Also, bad models do not exist – the application for asked research question and/or the interpretation of the obtained data is bad. </w:t>
      </w:r>
      <w:r w:rsidR="00AA7548">
        <w:t>Appropriate quality assurance (</w:t>
      </w:r>
      <w:r w:rsidR="009F0776">
        <w:t>QA</w:t>
      </w:r>
      <w:r w:rsidR="00AA7548">
        <w:t>)/quality control (QC)</w:t>
      </w:r>
      <w:r w:rsidR="009F0776">
        <w:t xml:space="preserve"> procedures must be in place as with all experiments and must include the quality of the microbial inoculum as well as the rest of the model system. This will ensure a higher degree of reproducibility. The details of the applied methods must be outlined as a part of the QA</w:t>
      </w:r>
      <w:r w:rsidR="00AA7548">
        <w:t>/QC</w:t>
      </w:r>
      <w:r w:rsidR="009F0776">
        <w:t xml:space="preserve">. The need to develop relevant models for polymicrobial interactions such as infections as well as </w:t>
      </w:r>
      <w:r w:rsidR="00734973">
        <w:t xml:space="preserve">environmental systems and </w:t>
      </w:r>
      <w:r w:rsidR="009F0776">
        <w:t>many industrial problems was raised. Stable and maybe even self-sustaining model systems are also needed.</w:t>
      </w:r>
      <w:r>
        <w:t xml:space="preserve"> </w:t>
      </w:r>
      <w:r w:rsidR="009F0776">
        <w:t xml:space="preserve">The complexity of existing </w:t>
      </w:r>
      <w:r w:rsidR="009F0776" w:rsidRPr="004D4BC4">
        <w:rPr>
          <w:i/>
        </w:rPr>
        <w:t>in vitro</w:t>
      </w:r>
      <w:r w:rsidR="009F0776">
        <w:t xml:space="preserve"> and </w:t>
      </w:r>
      <w:r w:rsidR="009F0776" w:rsidRPr="004D4BC4">
        <w:rPr>
          <w:i/>
        </w:rPr>
        <w:t>in vivo</w:t>
      </w:r>
      <w:r w:rsidR="009F0776">
        <w:t xml:space="preserve"> models was also discussed. Can we </w:t>
      </w:r>
      <w:r>
        <w:t>-</w:t>
      </w:r>
      <w:r w:rsidR="009F0776">
        <w:t>based on existing data</w:t>
      </w:r>
      <w:r>
        <w:t>-</w:t>
      </w:r>
      <w:r w:rsidR="009F0776">
        <w:t xml:space="preserve"> evaluate how good these models are? Enhanced approaches for evaluation of biofilm models must be developed so they accurately recapitulate the </w:t>
      </w:r>
      <w:r w:rsidR="009F0776" w:rsidRPr="004D4BC4">
        <w:rPr>
          <w:i/>
        </w:rPr>
        <w:t>in vivo</w:t>
      </w:r>
      <w:r w:rsidR="009F0776">
        <w:t xml:space="preserve"> setting. Is it necessary to apply transcriptomic, proteomic </w:t>
      </w:r>
      <w:r w:rsidR="00AC4C12">
        <w:t>and/</w:t>
      </w:r>
      <w:r w:rsidR="009F0776">
        <w:t xml:space="preserve">or phylogenetic techniques to document that the applied model is accurate and can this be utilized in complex environments? Biofilm communities are per definition complex and heterogeneous and we </w:t>
      </w:r>
      <w:r w:rsidR="00AC4C12">
        <w:t xml:space="preserve">need to </w:t>
      </w:r>
      <w:r w:rsidR="009F0776">
        <w:t>ensure that the complexity is modelled appropriately</w:t>
      </w:r>
      <w:r w:rsidR="00AC4C12">
        <w:t>. However, it is currently unclear whether a</w:t>
      </w:r>
      <w:r w:rsidR="009F0776">
        <w:t xml:space="preserve">ll systems </w:t>
      </w:r>
      <w:r w:rsidR="00AC4C12">
        <w:t xml:space="preserve">can </w:t>
      </w:r>
      <w:r w:rsidR="009F0776">
        <w:t>be modeled</w:t>
      </w:r>
      <w:r w:rsidR="00AC4C12">
        <w:t xml:space="preserve">. </w:t>
      </w:r>
      <w:r w:rsidR="00734973">
        <w:t>C</w:t>
      </w:r>
      <w:r w:rsidR="009F0776">
        <w:t xml:space="preserve">omputer modeling </w:t>
      </w:r>
      <w:r w:rsidR="00AC4C12">
        <w:t xml:space="preserve">can </w:t>
      </w:r>
      <w:r w:rsidR="00734973">
        <w:t xml:space="preserve">potentially </w:t>
      </w:r>
      <w:r w:rsidR="009F0776">
        <w:t>solve some of the gaps that arise from experimental approaches</w:t>
      </w:r>
      <w:r w:rsidR="00AC4C12">
        <w:t>.</w:t>
      </w:r>
    </w:p>
    <w:p w14:paraId="00000023" w14:textId="4038C016" w:rsidR="002E1D61" w:rsidRDefault="00AC4C12" w:rsidP="00F852E9">
      <w:pPr>
        <w:spacing w:after="0" w:line="360" w:lineRule="auto"/>
        <w:jc w:val="both"/>
      </w:pPr>
      <w:r>
        <w:t>Finally, t</w:t>
      </w:r>
      <w:r w:rsidR="009F0776">
        <w:t xml:space="preserve">here was interest in identifying a medium, where </w:t>
      </w:r>
      <w:r w:rsidR="009F0776" w:rsidRPr="00AC4C12">
        <w:rPr>
          <w:b/>
        </w:rPr>
        <w:t>negative data</w:t>
      </w:r>
      <w:r w:rsidR="009F0776">
        <w:t xml:space="preserve"> can be published, since these are often showing the limitations and negative sides of models</w:t>
      </w:r>
      <w:r w:rsidR="00734973">
        <w:t xml:space="preserve"> that are otherwise neglected</w:t>
      </w:r>
      <w:r w:rsidR="009F0776">
        <w:t>.</w:t>
      </w:r>
    </w:p>
    <w:p w14:paraId="0000002B" w14:textId="7BB1EEA3" w:rsidR="002E1D61" w:rsidRDefault="002E1D61" w:rsidP="00F852E9">
      <w:pPr>
        <w:spacing w:after="0" w:line="360" w:lineRule="auto"/>
        <w:jc w:val="both"/>
      </w:pPr>
    </w:p>
    <w:p w14:paraId="741CDA0C" w14:textId="77777777" w:rsidR="00AC4C12" w:rsidRDefault="00AC4C12" w:rsidP="00F852E9">
      <w:pPr>
        <w:spacing w:after="0" w:line="360" w:lineRule="auto"/>
        <w:jc w:val="both"/>
      </w:pPr>
    </w:p>
    <w:p w14:paraId="0000002C" w14:textId="76DE6803" w:rsidR="002E1D61" w:rsidRDefault="006D6FAD" w:rsidP="00F852E9">
      <w:pPr>
        <w:spacing w:after="0" w:line="360" w:lineRule="auto"/>
        <w:jc w:val="both"/>
        <w:rPr>
          <w:b/>
        </w:rPr>
      </w:pPr>
      <w:r>
        <w:rPr>
          <w:b/>
        </w:rPr>
        <w:t xml:space="preserve">Question </w:t>
      </w:r>
      <w:r w:rsidR="009F0776" w:rsidRPr="006D6FAD">
        <w:rPr>
          <w:b/>
        </w:rPr>
        <w:t xml:space="preserve">4. How can we make other </w:t>
      </w:r>
      <w:r w:rsidR="009F0776">
        <w:rPr>
          <w:b/>
        </w:rPr>
        <w:t>stakeholders</w:t>
      </w:r>
      <w:r w:rsidR="009F0776" w:rsidRPr="006D6FAD">
        <w:rPr>
          <w:b/>
        </w:rPr>
        <w:t xml:space="preserve"> (e.g. medical doctors, engineers, other professionals) aware that biofilms are important? What can we do to make sure that the biofilm concept is actually included in curricula and standardized tests? Can something like the biofilm “hypertextbook” developed at the C</w:t>
      </w:r>
      <w:r w:rsidR="005932CC">
        <w:rPr>
          <w:b/>
        </w:rPr>
        <w:t>enter for Biofilm Engineering</w:t>
      </w:r>
      <w:r w:rsidR="009F0776" w:rsidRPr="006D6FAD">
        <w:rPr>
          <w:b/>
        </w:rPr>
        <w:t xml:space="preserve"> </w:t>
      </w:r>
      <w:r w:rsidR="005932CC">
        <w:rPr>
          <w:b/>
        </w:rPr>
        <w:t xml:space="preserve">(CBE) </w:t>
      </w:r>
      <w:r w:rsidR="009F0776" w:rsidRPr="006D6FAD">
        <w:rPr>
          <w:b/>
        </w:rPr>
        <w:t xml:space="preserve">play a role in this? What about developing workshops that can </w:t>
      </w:r>
      <w:r w:rsidR="005932CC">
        <w:rPr>
          <w:b/>
        </w:rPr>
        <w:t>‘</w:t>
      </w:r>
      <w:r w:rsidR="009F0776" w:rsidRPr="006D6FAD">
        <w:rPr>
          <w:b/>
        </w:rPr>
        <w:t>travel</w:t>
      </w:r>
      <w:r w:rsidR="005932CC">
        <w:rPr>
          <w:b/>
        </w:rPr>
        <w:t>’</w:t>
      </w:r>
      <w:r w:rsidR="009F0776" w:rsidRPr="006D6FAD">
        <w:rPr>
          <w:b/>
        </w:rPr>
        <w:t xml:space="preserve"> for the different biofilm conferences and be renewed as needed?</w:t>
      </w:r>
      <w:r w:rsidR="009F0776">
        <w:rPr>
          <w:b/>
        </w:rPr>
        <w:t xml:space="preserve"> </w:t>
      </w:r>
    </w:p>
    <w:p w14:paraId="4D492D6E" w14:textId="77777777" w:rsidR="005932CC" w:rsidRDefault="005932CC" w:rsidP="00F852E9">
      <w:pPr>
        <w:spacing w:after="0" w:line="360" w:lineRule="auto"/>
        <w:jc w:val="both"/>
        <w:rPr>
          <w:b/>
        </w:rPr>
      </w:pPr>
    </w:p>
    <w:p w14:paraId="00000034" w14:textId="60B1095C" w:rsidR="002E1D61" w:rsidRDefault="009F0776" w:rsidP="00F852E9">
      <w:pPr>
        <w:spacing w:after="0" w:line="360" w:lineRule="auto"/>
        <w:jc w:val="both"/>
      </w:pPr>
      <w:r w:rsidRPr="005932CC">
        <w:rPr>
          <w:b/>
        </w:rPr>
        <w:lastRenderedPageBreak/>
        <w:t>Increased visibility</w:t>
      </w:r>
      <w:r>
        <w:t xml:space="preserve"> to ‘biofilm’ as an integrated part of other scientific fields was requested. This can be done by publishing reviews in </w:t>
      </w:r>
      <w:r w:rsidR="005932CC">
        <w:t xml:space="preserve">relevant </w:t>
      </w:r>
      <w:r>
        <w:t>journals</w:t>
      </w:r>
      <w:r w:rsidR="005932CC">
        <w:t xml:space="preserve"> as well as by interacting with the lay press (e.g. informing </w:t>
      </w:r>
      <w:r>
        <w:t>newspaper</w:t>
      </w:r>
      <w:r w:rsidR="005932CC">
        <w:t>s and local media</w:t>
      </w:r>
      <w:r>
        <w:t xml:space="preserve"> </w:t>
      </w:r>
      <w:r w:rsidR="00001369">
        <w:t>about</w:t>
      </w:r>
      <w:r w:rsidR="00EC7F83">
        <w:t xml:space="preserve"> </w:t>
      </w:r>
      <w:r>
        <w:t>new discoveries and overall information about biofilms</w:t>
      </w:r>
      <w:r w:rsidR="005932CC">
        <w:t>)</w:t>
      </w:r>
      <w:r>
        <w:t>. Increased use of social media as a platform should also be considered to reach younger demographics. Informative You</w:t>
      </w:r>
      <w:r w:rsidR="005932CC">
        <w:t>T</w:t>
      </w:r>
      <w:r>
        <w:t xml:space="preserve">ube videos and TED-style talks by </w:t>
      </w:r>
      <w:r w:rsidR="005932CC">
        <w:t xml:space="preserve">high-profile scientists and </w:t>
      </w:r>
      <w:r>
        <w:t xml:space="preserve">other thought leaders </w:t>
      </w:r>
      <w:r w:rsidR="005932CC">
        <w:t xml:space="preserve">could </w:t>
      </w:r>
      <w:r>
        <w:t xml:space="preserve">also be a part of </w:t>
      </w:r>
      <w:r w:rsidR="005932CC">
        <w:t>‘</w:t>
      </w:r>
      <w:r>
        <w:t>marketing</w:t>
      </w:r>
      <w:r w:rsidR="005932CC">
        <w:t>’ the biofilm concept. W</w:t>
      </w:r>
      <w:r>
        <w:t xml:space="preserve">e can increase the visibility of </w:t>
      </w:r>
      <w:r w:rsidR="005932CC">
        <w:t>‘</w:t>
      </w:r>
      <w:r>
        <w:t>biofilm</w:t>
      </w:r>
      <w:r w:rsidR="005932CC">
        <w:t>’</w:t>
      </w:r>
      <w:r>
        <w:t xml:space="preserve"> by always including </w:t>
      </w:r>
      <w:r w:rsidR="005932CC">
        <w:t xml:space="preserve">it </w:t>
      </w:r>
      <w:r>
        <w:t>as a keyword, use social media (Twitter, ResearchGate, LinkedIn etc.) to highlight biofilm</w:t>
      </w:r>
      <w:r w:rsidR="002E3FB8">
        <w:t>-related</w:t>
      </w:r>
      <w:r>
        <w:t xml:space="preserve"> publications but also by writing position papers to be published in journals that typically do not have a biofilm focus. Publication of case reports involving biofilm will increase the awareness about biofilms in the clinical </w:t>
      </w:r>
      <w:r w:rsidR="00001369">
        <w:t xml:space="preserve">and industrial </w:t>
      </w:r>
      <w:r>
        <w:t>field</w:t>
      </w:r>
      <w:r w:rsidR="00001369">
        <w:t>s</w:t>
      </w:r>
      <w:r>
        <w:t xml:space="preserve"> and can be delivered in a way that will promote appreciation of biofilms when they occur in the </w:t>
      </w:r>
      <w:r w:rsidR="00001369">
        <w:t xml:space="preserve">these </w:t>
      </w:r>
      <w:r>
        <w:t>setting</w:t>
      </w:r>
      <w:r w:rsidR="00001369">
        <w:t>s</w:t>
      </w:r>
      <w:r>
        <w:t xml:space="preserve">. Furthermore, a correction of decades of misconception in the field that a biofilm is a </w:t>
      </w:r>
      <w:r w:rsidR="005932CC">
        <w:t xml:space="preserve">surface-attached </w:t>
      </w:r>
      <w:r>
        <w:t>mushroom shaped structure, must take place. This will likely increase the general awareness, since people will be able to associate and identify their findings as a biofilm even though it is not a mushroom-like structure.</w:t>
      </w:r>
      <w:r w:rsidR="005932CC">
        <w:t xml:space="preserve"> </w:t>
      </w:r>
      <w:r>
        <w:t>For the biofilm message to be received, the message most be defined and refined so it will hit the target audience. The American Cancer Society has been very successful in delivering their message (supported by effective fundraising) and it was suggested that this could serve as a model</w:t>
      </w:r>
      <w:r w:rsidR="00001369">
        <w:t>. In this way</w:t>
      </w:r>
      <w:r>
        <w:t xml:space="preserve"> biofilm</w:t>
      </w:r>
      <w:r w:rsidR="005932CC">
        <w:t>s</w:t>
      </w:r>
      <w:r>
        <w:t xml:space="preserve"> can be linked to important societal issues such as antimicrobial resistance</w:t>
      </w:r>
      <w:r w:rsidR="00001369">
        <w:t>, microbial corrosion</w:t>
      </w:r>
      <w:r>
        <w:t xml:space="preserve"> </w:t>
      </w:r>
      <w:r w:rsidR="005932CC">
        <w:t xml:space="preserve">and chronic </w:t>
      </w:r>
      <w:r>
        <w:t>infectious diseases, but also</w:t>
      </w:r>
      <w:r w:rsidR="00001369">
        <w:t xml:space="preserve"> to</w:t>
      </w:r>
      <w:r>
        <w:t xml:space="preserve"> the positive aspects related to </w:t>
      </w:r>
      <w:r w:rsidR="00001369">
        <w:t xml:space="preserve">for instance </w:t>
      </w:r>
      <w:r>
        <w:t xml:space="preserve">wastewater treatment, food production and bioremediation. An important aspect for this part to move forward is to identify existing data on the burden and benefits of biofilms, respectively. It is also imperative to link biofilm to other </w:t>
      </w:r>
      <w:r w:rsidR="005932CC">
        <w:t xml:space="preserve">recognized </w:t>
      </w:r>
      <w:r>
        <w:t>concepts such as cancer, global warming (incl</w:t>
      </w:r>
      <w:r w:rsidR="005932CC">
        <w:t>uding</w:t>
      </w:r>
      <w:r>
        <w:t xml:space="preserve"> coral </w:t>
      </w:r>
      <w:r w:rsidR="005932CC">
        <w:t>bleaching</w:t>
      </w:r>
      <w:r>
        <w:t xml:space="preserve">), </w:t>
      </w:r>
      <w:r w:rsidR="005932CC">
        <w:t xml:space="preserve">and </w:t>
      </w:r>
      <w:r>
        <w:t>food production</w:t>
      </w:r>
      <w:r w:rsidR="005932CC">
        <w:t>,</w:t>
      </w:r>
      <w:r>
        <w:t xml:space="preserve"> and to estimate the financial and human global burden.</w:t>
      </w:r>
    </w:p>
    <w:p w14:paraId="00000036" w14:textId="0BDDCAAE" w:rsidR="002E1D61" w:rsidRDefault="005932CC" w:rsidP="00F852E9">
      <w:pPr>
        <w:spacing w:after="0" w:line="360" w:lineRule="auto"/>
        <w:jc w:val="both"/>
      </w:pPr>
      <w:r w:rsidRPr="002A2DE2">
        <w:rPr>
          <w:b/>
        </w:rPr>
        <w:t>Primary and secondary e</w:t>
      </w:r>
      <w:r w:rsidR="009F0776" w:rsidRPr="002A2DE2">
        <w:rPr>
          <w:b/>
        </w:rPr>
        <w:t xml:space="preserve">ducation </w:t>
      </w:r>
      <w:r w:rsidRPr="002A2DE2">
        <w:rPr>
          <w:b/>
        </w:rPr>
        <w:t>(</w:t>
      </w:r>
      <w:r w:rsidR="009F0776" w:rsidRPr="002A2DE2">
        <w:rPr>
          <w:b/>
        </w:rPr>
        <w:t>K-12</w:t>
      </w:r>
      <w:r w:rsidR="00D61247">
        <w:rPr>
          <w:b/>
        </w:rPr>
        <w:t xml:space="preserve"> in the US</w:t>
      </w:r>
      <w:r w:rsidRPr="002A2DE2">
        <w:rPr>
          <w:b/>
        </w:rPr>
        <w:t>)</w:t>
      </w:r>
      <w:r w:rsidR="009F0776" w:rsidRPr="002A2DE2">
        <w:rPr>
          <w:b/>
        </w:rPr>
        <w:t xml:space="preserve"> </w:t>
      </w:r>
      <w:r w:rsidRPr="002A2DE2">
        <w:rPr>
          <w:b/>
        </w:rPr>
        <w:t xml:space="preserve">as well as education </w:t>
      </w:r>
      <w:r w:rsidR="002A2DE2" w:rsidRPr="002A2DE2">
        <w:rPr>
          <w:b/>
        </w:rPr>
        <w:t xml:space="preserve">at the </w:t>
      </w:r>
      <w:r w:rsidR="009F0776" w:rsidRPr="002A2DE2">
        <w:rPr>
          <w:b/>
        </w:rPr>
        <w:t>universit</w:t>
      </w:r>
      <w:r w:rsidR="002A2DE2" w:rsidRPr="002A2DE2">
        <w:rPr>
          <w:b/>
        </w:rPr>
        <w:t>y level</w:t>
      </w:r>
      <w:r w:rsidR="009F0776">
        <w:t xml:space="preserve"> </w:t>
      </w:r>
      <w:r w:rsidR="002A2DE2">
        <w:t xml:space="preserve">are </w:t>
      </w:r>
      <w:r w:rsidR="009F0776">
        <w:t>important gateway</w:t>
      </w:r>
      <w:r w:rsidR="002A2DE2">
        <w:t>s</w:t>
      </w:r>
      <w:r w:rsidR="009F0776">
        <w:t xml:space="preserve"> to increasing the awareness and knowledge about biofilms. More focus on providing information and materials for teachers at all levels will increase the general awareness. This could be done by providing examples of harmful and beneficial biofilms for different levels that educators can include directly in their lesson plans and in the classroom. Experimental biofilm instruction can also be facilitated by examples and protocols that </w:t>
      </w:r>
      <w:r w:rsidR="002A2DE2">
        <w:t xml:space="preserve">high school and university </w:t>
      </w:r>
      <w:r w:rsidR="009F0776">
        <w:t>students can benefit from. Establishment of a database with protocols and vendor information (</w:t>
      </w:r>
      <w:r w:rsidR="002A2DE2">
        <w:t xml:space="preserve">cfr. </w:t>
      </w:r>
      <w:r w:rsidR="009F0776">
        <w:t>Question 3) would also be a part of improved outreach to educators. Wikipedia and other links could add to the knowledgebase for middle and high school students. Resources already exist such as “Evolving STEM” (evolvingstem.org/) that can be included right away.</w:t>
      </w:r>
    </w:p>
    <w:p w14:paraId="00000038" w14:textId="026F5B68" w:rsidR="002E1D61" w:rsidRDefault="009F0776" w:rsidP="00F852E9">
      <w:pPr>
        <w:spacing w:after="0" w:line="360" w:lineRule="auto"/>
        <w:jc w:val="both"/>
      </w:pPr>
      <w:r w:rsidRPr="002A2DE2">
        <w:rPr>
          <w:b/>
        </w:rPr>
        <w:lastRenderedPageBreak/>
        <w:t>Continuing education of professionals</w:t>
      </w:r>
      <w:r>
        <w:t xml:space="preserve"> at major conferences and other venues will also be an important aspect. Several medical organizations offer courses, workshops etc</w:t>
      </w:r>
      <w:r w:rsidR="002A2DE2">
        <w:t>.</w:t>
      </w:r>
      <w:r>
        <w:t xml:space="preserve"> to obtain CME (Continuing Medical Education</w:t>
      </w:r>
      <w:r w:rsidR="00B535F4">
        <w:t xml:space="preserve"> and CE (Continuing Education</w:t>
      </w:r>
      <w:r>
        <w:t>) credits. The topic of biofilm should become a part of CME</w:t>
      </w:r>
      <w:r w:rsidR="00B535F4">
        <w:t>/CE</w:t>
      </w:r>
      <w:r>
        <w:t xml:space="preserve"> and other types of continued education for other organizations. </w:t>
      </w:r>
      <w:r w:rsidR="00B535F4">
        <w:t>T</w:t>
      </w:r>
      <w:r>
        <w:t xml:space="preserve">o get biofilm to be a part of CME/CE, increased impact of biofilm must be pushed at the general microbiology meetings that take place at an annual basis such as ASM Microbe, </w:t>
      </w:r>
      <w:r w:rsidR="00F30306">
        <w:t>the Federation of European Microbiological Societies (</w:t>
      </w:r>
      <w:r>
        <w:t>FEMS</w:t>
      </w:r>
      <w:r w:rsidR="00F30306">
        <w:t>)</w:t>
      </w:r>
      <w:r>
        <w:t xml:space="preserve"> Congress of European Microbiology</w:t>
      </w:r>
      <w:r w:rsidR="002A2DE2">
        <w:t>,</w:t>
      </w:r>
      <w:r>
        <w:t xml:space="preserve"> The Microbiology Society</w:t>
      </w:r>
      <w:r w:rsidR="002A2DE2">
        <w:t xml:space="preserve"> Annual Meeting </w:t>
      </w:r>
      <w:r w:rsidR="00E639B7">
        <w:t xml:space="preserve">(UK) </w:t>
      </w:r>
      <w:r w:rsidR="002A2DE2">
        <w:t>and the European Congress of Clinical Microbiology &amp; Infectious Diseases</w:t>
      </w:r>
      <w:r w:rsidR="00F30306">
        <w:t xml:space="preserve"> (ECCMID)</w:t>
      </w:r>
      <w:r>
        <w:t>. This could also provide an avenue for making ‘biofilm’ a topic for the Medical Board Exam, Dental Board Exam, the Fundamentals of Engineering Exam (the Engineering Board exam). The push for inclusion o</w:t>
      </w:r>
      <w:r w:rsidR="00B535F4">
        <w:t>n</w:t>
      </w:r>
      <w:r>
        <w:t xml:space="preserve"> the Board Exams has a straightforward path in the US. However, in Europe and globally, this must be individually targeted for each country.</w:t>
      </w:r>
    </w:p>
    <w:p w14:paraId="00000039" w14:textId="77777777" w:rsidR="002E1D61" w:rsidRDefault="009F0776" w:rsidP="00F852E9">
      <w:pPr>
        <w:spacing w:after="0" w:line="360" w:lineRule="auto"/>
        <w:jc w:val="both"/>
      </w:pPr>
      <w:r>
        <w:t xml:space="preserve"> </w:t>
      </w:r>
    </w:p>
    <w:p w14:paraId="00000045" w14:textId="77777777" w:rsidR="002E1D61" w:rsidRDefault="002E1D61" w:rsidP="00F852E9">
      <w:pPr>
        <w:spacing w:after="0" w:line="360" w:lineRule="auto"/>
      </w:pPr>
    </w:p>
    <w:p w14:paraId="00000047" w14:textId="079F00C6" w:rsidR="002E1D61" w:rsidRPr="006D6FAD" w:rsidRDefault="009F0776" w:rsidP="00F852E9">
      <w:pPr>
        <w:spacing w:after="0" w:line="360" w:lineRule="auto"/>
        <w:jc w:val="both"/>
        <w:rPr>
          <w:b/>
          <w:color w:val="000000"/>
        </w:rPr>
      </w:pPr>
      <w:r w:rsidRPr="006D6FAD">
        <w:rPr>
          <w:b/>
        </w:rPr>
        <w:t>Q</w:t>
      </w:r>
      <w:r w:rsidR="006D6FAD">
        <w:rPr>
          <w:b/>
        </w:rPr>
        <w:t xml:space="preserve">uestion </w:t>
      </w:r>
      <w:r w:rsidRPr="006D6FAD">
        <w:rPr>
          <w:b/>
        </w:rPr>
        <w:t>5</w:t>
      </w:r>
      <w:r w:rsidR="006D6FAD" w:rsidRPr="006D6FAD">
        <w:rPr>
          <w:b/>
        </w:rPr>
        <w:t xml:space="preserve">. </w:t>
      </w:r>
      <w:r w:rsidRPr="006D6FAD">
        <w:rPr>
          <w:b/>
          <w:color w:val="000000"/>
        </w:rPr>
        <w:t xml:space="preserve">Standardization/databases/data sharing. Should there be a biofilm database in which large datasets relevant to the field are uploaded to prevent the need for each group to scour existing databases. If so, where should it be maintained and who can curate it? Maybe crowdsource? This is an issue for labs that don’t have the expertise to analyze large datasets and for labs that focus on large datasets.  </w:t>
      </w:r>
    </w:p>
    <w:p w14:paraId="26255F22" w14:textId="77777777" w:rsidR="006D6FAD" w:rsidRDefault="006D6FAD" w:rsidP="00F852E9">
      <w:pPr>
        <w:spacing w:after="0" w:line="360" w:lineRule="auto"/>
        <w:jc w:val="both"/>
        <w:rPr>
          <w:b/>
        </w:rPr>
      </w:pPr>
    </w:p>
    <w:p w14:paraId="40BEEDD7" w14:textId="60C2070B" w:rsidR="00F30306" w:rsidRDefault="009F0776" w:rsidP="00F852E9">
      <w:pPr>
        <w:spacing w:after="0" w:line="360" w:lineRule="auto"/>
        <w:jc w:val="both"/>
      </w:pPr>
      <w:r w:rsidRPr="006D6FAD">
        <w:rPr>
          <w:b/>
        </w:rPr>
        <w:t xml:space="preserve">Should we standardize our models? When is standardization required? </w:t>
      </w:r>
      <w:r>
        <w:t>The question about ‘standardization’ is not new</w:t>
      </w:r>
      <w:r w:rsidR="00D61247">
        <w:t xml:space="preserve"> (see also Question 3, above)</w:t>
      </w:r>
      <w:r w:rsidR="00353106">
        <w:t>,</w:t>
      </w:r>
      <w:r>
        <w:t xml:space="preserve"> but remains relevant in the biofilm research field and is frequently the subject of debate. Standardization of methods is often driven by regulatory authorities (e.g. </w:t>
      </w:r>
      <w:r w:rsidR="00D61247">
        <w:t>the US Food and Drug Administration [</w:t>
      </w:r>
      <w:r>
        <w:t>FDA</w:t>
      </w:r>
      <w:r w:rsidR="00D61247">
        <w:t>]</w:t>
      </w:r>
      <w:r>
        <w:t xml:space="preserve">, </w:t>
      </w:r>
      <w:r w:rsidR="00D61247">
        <w:t>the US Environmental Protection Agency [</w:t>
      </w:r>
      <w:r>
        <w:t>EPA</w:t>
      </w:r>
      <w:r w:rsidR="00D61247">
        <w:t>]</w:t>
      </w:r>
      <w:r>
        <w:t xml:space="preserve">, </w:t>
      </w:r>
      <w:r w:rsidR="00D61247">
        <w:t>and the European Medicines Agency [</w:t>
      </w:r>
      <w:r>
        <w:t>EMA</w:t>
      </w:r>
      <w:r w:rsidR="00D61247">
        <w:t>]</w:t>
      </w:r>
      <w:r>
        <w:t xml:space="preserve">) and industry, and this is also the case in the biofilm field </w:t>
      </w:r>
      <w:r w:rsidR="007967B7">
        <w:fldChar w:fldCharType="begin">
          <w:fldData xml:space="preserve">PEVuZE5vdGU+PENpdGU+PEF1dGhvcj5NYWxvbmU8L0F1dGhvcj48WWVhcj4yMDE3PC9ZZWFyPjxS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</w:fldData>
        </w:fldChar>
      </w:r>
      <w:r w:rsidR="007967B7">
        <w:instrText xml:space="preserve"> ADDIN EN.CITE </w:instrText>
      </w:r>
      <w:r w:rsidR="007967B7">
        <w:fldChar w:fldCharType="begin">
          <w:fldData xml:space="preserve">PEVuZE5vdGU+PENpdGU+PEF1dGhvcj5NYWxvbmU8L0F1dGhvcj48WWVhcj4yMDE3PC9ZZWFyPjxS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</w:fldData>
        </w:fldChar>
      </w:r>
      <w:r w:rsidR="007967B7">
        <w:instrText xml:space="preserve"> ADDIN EN.CITE.DATA </w:instrText>
      </w:r>
      <w:r w:rsidR="007967B7">
        <w:fldChar w:fldCharType="end"/>
      </w:r>
      <w:r w:rsidR="007967B7">
        <w:fldChar w:fldCharType="separate"/>
      </w:r>
      <w:r w:rsidR="007967B7">
        <w:rPr>
          <w:noProof/>
        </w:rPr>
        <w:t>(28-32)</w:t>
      </w:r>
      <w:r w:rsidR="007967B7">
        <w:fldChar w:fldCharType="end"/>
      </w:r>
      <w:r>
        <w:t>. Standard methods allow for comparison across treatments and devices, enable regulatory agencies to make informed decisions, and provide insights into the Type 1 and Type 2 error rates that can be expected</w:t>
      </w:r>
      <w:r w:rsidR="00353106">
        <w:t>,</w:t>
      </w:r>
      <w:r>
        <w:t xml:space="preserve"> when the treatment or device is tested in a clinical </w:t>
      </w:r>
      <w:r w:rsidR="00353106">
        <w:t xml:space="preserve">or industrial </w:t>
      </w:r>
      <w:r>
        <w:t xml:space="preserve">trial. Standard methods used for applications beyond their intended ‘significance and use’ may provide misleading results, but the error is the result of misuse of the method, not due to the inadequacies of the standardization. Finally, standard methods are living documents that require constant review and updating. As science and technology evolve, so should the standard methods. Standardized methods can also play an important role in increasing our understanding of the basic biology of biofilms, including insights into the mechanisms </w:t>
      </w:r>
      <w:r>
        <w:lastRenderedPageBreak/>
        <w:t>involved in biofilm tolerance. Comparison of results obtained in absence of some form of standardization is at best difficult (for some examples see</w:t>
      </w:r>
      <w:r w:rsidR="007967B7">
        <w:t xml:space="preserve"> reference </w:t>
      </w:r>
      <w:r w:rsidR="007967B7">
        <w:fldChar w:fldCharType="begin"/>
      </w:r>
      <w:r w:rsidR="007967B7">
        <w:instrText xml:space="preserve"> ADDIN EN.CITE &lt;EndNote&gt;&lt;Cite&gt;&lt;Author&gt;Coenye&lt;/Author&gt;&lt;Year&gt;2010&lt;/Year&gt;&lt;RecNum&gt;33&lt;/RecNum&gt;&lt;DisplayText&gt;(33)&lt;/DisplayText&gt;&lt;record&gt;&lt;rec-number&gt;33&lt;/rec-number&gt;&lt;foreign-keys&gt;&lt;key app="EN" db-id="22d2x22w4rev58e2xpq5fvw909se999pvx05" timestamp="1568552849"&gt;33&lt;/key&gt;&lt;/foreign-keys&gt;&lt;ref-type name="Journal Article"&gt;17&lt;/ref-type&gt;&lt;contributors&gt;&lt;authors&gt;&lt;author&gt;Coenye, T.&lt;/author&gt;&lt;/authors&gt;&lt;/contributors&gt;&lt;auth-address&gt;Laboratory of Pharmaceutical Microbiology, Ghent University, Gent, Belgium. tom.coenye@ugent.be&lt;/auth-address&gt;&lt;titles&gt;&lt;title&gt;Response of sessile cells to stress: from changes in gene expression to phenotypic adaptation&lt;/title&gt;&lt;secondary-title&gt;FEMS Immunol Med Microbiol&lt;/secondary-title&gt;&lt;/titles&gt;&lt;periodical&gt;&lt;full-title&gt;FEMS Immunol Med Microbiol&lt;/full-title&gt;&lt;/periodical&gt;&lt;pages&gt;239-52&lt;/pages&gt;&lt;volume&gt;59&lt;/volume&gt;&lt;number&gt;3&lt;/number&gt;&lt;edition&gt;2010/05/21&lt;/edition&gt;&lt;keywords&gt;&lt;keyword&gt;Anti-Bacterial Agents/pharmacology&lt;/keyword&gt;&lt;keyword&gt;Antifungal Agents/pharmacology&lt;/keyword&gt;&lt;keyword&gt;Biofilms/*growth &amp;amp; development&lt;/keyword&gt;&lt;keyword&gt;Burkholderia/drug effects/*physiology&lt;/keyword&gt;&lt;keyword&gt;Candida albicans/drug effects/*physiology&lt;/keyword&gt;&lt;keyword&gt;Disinfectants/pharmacology&lt;/keyword&gt;&lt;keyword&gt;*Gene Expression Profiling&lt;/keyword&gt;&lt;keyword&gt;*Gene Expression Regulation, Bacterial&lt;/keyword&gt;&lt;keyword&gt;Humans&lt;/keyword&gt;&lt;keyword&gt;Pseudomonas aeruginosa/drug effects/*physiology&lt;/keyword&gt;&lt;keyword&gt;*Stress, Physiological&lt;/keyword&gt;&lt;/keywords&gt;&lt;dates&gt;&lt;year&gt;2010&lt;/year&gt;&lt;pub-dates&gt;&lt;date&gt;Aug&lt;/date&gt;&lt;/pub-dates&gt;&lt;/dates&gt;&lt;isbn&gt;1574-695X (Electronic)&amp;#xD;0928-8244 (Linking)&lt;/isbn&gt;&lt;accession-num&gt;20482621&lt;/accession-num&gt;&lt;urls&gt;&lt;related-urls&gt;&lt;url&gt;https://www.ncbi.nlm.nih.gov/pubmed/20482621&lt;/url&gt;&lt;/related-urls&gt;&lt;/urls&gt;&lt;electronic-resource-num&gt;10.1111/j.1574-695X.2010.00682.x&lt;/electronic-resource-num&gt;&lt;/record&gt;&lt;/Cite&gt;&lt;/EndNote&gt;</w:instrText>
      </w:r>
      <w:r w:rsidR="007967B7">
        <w:fldChar w:fldCharType="separate"/>
      </w:r>
      <w:r w:rsidR="007967B7">
        <w:rPr>
          <w:noProof/>
        </w:rPr>
        <w:t>(33)</w:t>
      </w:r>
      <w:r w:rsidR="007967B7">
        <w:fldChar w:fldCharType="end"/>
      </w:r>
      <w:r>
        <w:t>)</w:t>
      </w:r>
      <w:r w:rsidR="00353106">
        <w:t>.</w:t>
      </w:r>
      <w:r w:rsidR="00F30306">
        <w:t xml:space="preserve"> </w:t>
      </w:r>
      <w:r w:rsidR="00353106">
        <w:t>S</w:t>
      </w:r>
      <w:r>
        <w:t>tandardized methods are important tool</w:t>
      </w:r>
      <w:r w:rsidR="00353106">
        <w:t>s for</w:t>
      </w:r>
      <w:r>
        <w:t xml:space="preserve"> screen</w:t>
      </w:r>
      <w:r w:rsidR="00353106">
        <w:t>ing of</w:t>
      </w:r>
      <w:r>
        <w:t xml:space="preserve"> large libraries for potential compounds with anti-biofilm activity </w:t>
      </w:r>
      <w:r w:rsidR="007967B7">
        <w:fldChar w:fldCharType="begin">
          <w:fldData xml:space="preserve">PEVuZE5vdGU+PENpdGU+PEF1dGhvcj5Db2VueWU8L0F1dGhvcj48WWVhcj4yMDE4PC9ZZWFyPjxS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</w:fldData>
        </w:fldChar>
      </w:r>
      <w:r w:rsidR="007967B7">
        <w:instrText xml:space="preserve"> ADDIN EN.CITE </w:instrText>
      </w:r>
      <w:r w:rsidR="007967B7">
        <w:fldChar w:fldCharType="begin">
          <w:fldData xml:space="preserve">PEVuZE5vdGU+PENpdGU+PEF1dGhvcj5Db2VueWU8L0F1dGhvcj48WWVhcj4yMDE4PC9ZZWFyPjxS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</w:fldData>
        </w:fldChar>
      </w:r>
      <w:r w:rsidR="007967B7">
        <w:instrText xml:space="preserve"> ADDIN EN.CITE.DATA </w:instrText>
      </w:r>
      <w:r w:rsidR="007967B7">
        <w:fldChar w:fldCharType="end"/>
      </w:r>
      <w:r w:rsidR="007967B7">
        <w:fldChar w:fldCharType="separate"/>
      </w:r>
      <w:r w:rsidR="007967B7">
        <w:rPr>
          <w:noProof/>
        </w:rPr>
        <w:t>(32)</w:t>
      </w:r>
      <w:r w:rsidR="007967B7">
        <w:fldChar w:fldCharType="end"/>
      </w:r>
      <w:r>
        <w:t xml:space="preserve">. However, regardless of standardization, </w:t>
      </w:r>
      <w:r>
        <w:rPr>
          <w:i/>
        </w:rPr>
        <w:t xml:space="preserve">in vitro </w:t>
      </w:r>
      <w:r>
        <w:t>biofilm susceptibility tests will frequently (but not always, e.g.</w:t>
      </w:r>
      <w:r w:rsidR="007967B7">
        <w:t xml:space="preserve"> references </w:t>
      </w:r>
      <w:r w:rsidR="007967B7">
        <w:fldChar w:fldCharType="begin">
          <w:fldData xml:space="preserve">PEVuZE5vdGU+PENpdGU+PEF1dGhvcj5aaG91PC9BdXRob3I+PFllYXI+MjAxNTwvWWVhcj48UmVj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</w:fldData>
        </w:fldChar>
      </w:r>
      <w:r w:rsidR="007967B7">
        <w:instrText xml:space="preserve"> ADDIN EN.CITE </w:instrText>
      </w:r>
      <w:r w:rsidR="007967B7">
        <w:fldChar w:fldCharType="begin">
          <w:fldData xml:space="preserve">PEVuZE5vdGU+PENpdGU+PEF1dGhvcj5aaG91PC9BdXRob3I+PFllYXI+MjAxNTwvWWVhcj48UmVj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</w:fldData>
        </w:fldChar>
      </w:r>
      <w:r w:rsidR="007967B7">
        <w:instrText xml:space="preserve"> ADDIN EN.CITE.DATA </w:instrText>
      </w:r>
      <w:r w:rsidR="007967B7">
        <w:fldChar w:fldCharType="end"/>
      </w:r>
      <w:r w:rsidR="007967B7">
        <w:fldChar w:fldCharType="separate"/>
      </w:r>
      <w:r w:rsidR="007967B7">
        <w:rPr>
          <w:noProof/>
        </w:rPr>
        <w:t>(34-36)</w:t>
      </w:r>
      <w:r w:rsidR="007967B7">
        <w:fldChar w:fldCharType="end"/>
      </w:r>
      <w:r w:rsidR="007967B7">
        <w:t>).</w:t>
      </w:r>
      <w:r>
        <w:t xml:space="preserve"> yield results that are poorly representative of the actual activity of the antibiotic against the biofilm </w:t>
      </w:r>
      <w:r>
        <w:rPr>
          <w:i/>
        </w:rPr>
        <w:t>in vivo</w:t>
      </w:r>
      <w:r>
        <w:t xml:space="preserve">, because of profound difference between the two types of biofilms. This is an important point, because it illustrates that even the best </w:t>
      </w:r>
      <w:r>
        <w:rPr>
          <w:i/>
        </w:rPr>
        <w:t xml:space="preserve">in vitro </w:t>
      </w:r>
      <w:r>
        <w:t xml:space="preserve">model does not fully mimic the </w:t>
      </w:r>
      <w:r>
        <w:rPr>
          <w:i/>
        </w:rPr>
        <w:t xml:space="preserve">in vivo </w:t>
      </w:r>
      <w:r>
        <w:t>situation. Progress has been made in developing laboratory biofilm models that are more representative of the situation in a patient (e.g. in the context of chronic wound infections and CF)</w:t>
      </w:r>
      <w:r w:rsidR="007967B7">
        <w:t xml:space="preserve"> </w:t>
      </w:r>
      <w:r w:rsidR="007967B7">
        <w:fldChar w:fldCharType="begin">
          <w:fldData xml:space="preserve">PEVuZE5vdGU+PENpdGU+PEF1dGhvcj5Tb25kZXJob2xtPC9BdXRob3I+PFllYXI+MjAxNzwvWWVh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==
</w:fldData>
        </w:fldChar>
      </w:r>
      <w:r w:rsidR="007967B7">
        <w:instrText xml:space="preserve"> ADDIN EN.CITE </w:instrText>
      </w:r>
      <w:r w:rsidR="007967B7">
        <w:fldChar w:fldCharType="begin">
          <w:fldData xml:space="preserve">PEVuZE5vdGU+PENpdGU+PEF1dGhvcj5Tb25kZXJob2xtPC9BdXRob3I+PFllYXI+MjAxNzwvWWVh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==
</w:fldData>
        </w:fldChar>
      </w:r>
      <w:r w:rsidR="007967B7">
        <w:instrText xml:space="preserve"> ADDIN EN.CITE.DATA </w:instrText>
      </w:r>
      <w:r w:rsidR="007967B7">
        <w:fldChar w:fldCharType="end"/>
      </w:r>
      <w:r w:rsidR="007967B7">
        <w:fldChar w:fldCharType="separate"/>
      </w:r>
      <w:r w:rsidR="007967B7">
        <w:rPr>
          <w:noProof/>
        </w:rPr>
        <w:t>(37, 38)</w:t>
      </w:r>
      <w:r w:rsidR="007967B7">
        <w:fldChar w:fldCharType="end"/>
      </w:r>
      <w:r w:rsidR="007967B7">
        <w:t xml:space="preserve"> </w:t>
      </w:r>
      <w:r w:rsidR="004D4C57">
        <w:t xml:space="preserve"> and industrial environments </w:t>
      </w:r>
      <w:r w:rsidR="00615F86">
        <w:fldChar w:fldCharType="begin"/>
      </w:r>
      <w:r w:rsidR="00615F86">
        <w:instrText xml:space="preserve"> ADDIN EN.CITE &lt;EndNote&gt;&lt;Cite&gt;&lt;Author&gt;Goeres&lt;/Author&gt;&lt;Year&gt;2019&lt;/Year&gt;&lt;RecNum&gt;39&lt;/RecNum&gt;&lt;DisplayText&gt;(39)&lt;/DisplayText&gt;&lt;record&gt;&lt;rec-number&gt;39&lt;/rec-number&gt;&lt;foreign-keys&gt;&lt;key app="EN" db-id="22d2x22w4rev58e2xpq5fvw909se999pvx05" timestamp="1568553664"&gt;39&lt;/key&gt;&lt;/foreign-keys&gt;&lt;ref-type name="Journal Article"&gt;17&lt;/ref-type&gt;&lt;contributors&gt;&lt;authors&gt;&lt;author&gt;Goeres, D. M.&lt;/author&gt;&lt;author&gt;Walker, D. K.&lt;/author&gt;&lt;author&gt;Buckingham-Meyer, K.&lt;/author&gt;&lt;author&gt;Lorenz, L.&lt;/author&gt;&lt;author&gt;Summers, J.&lt;/author&gt;&lt;author&gt;Fritz, B.&lt;/author&gt;&lt;author&gt;Goveia, D.&lt;/author&gt;&lt;author&gt;Dickerman, G.&lt;/author&gt;&lt;author&gt;Schultz, J.&lt;/author&gt;&lt;author&gt;Parker, A. E.&lt;/author&gt;&lt;/authors&gt;&lt;/contributors&gt;&lt;auth-address&gt;Center for Biofilm Engineering, Montana State University, Bozeman, MT 59717, United States of America.&amp;#xD;Center for Biofilm Engineering, Montana State University, Bozeman, MT 59717, United States of America; Department of Mathematical Sciences, Montana State University, Bozeman, MT 59717, United States of America. Electronic address: parker@math.montana.edu.&lt;/auth-address&gt;&lt;titles&gt;&lt;title&gt;Development, standardization, and validation of a biofilm efficacy test: The single tube method&lt;/title&gt;&lt;secondary-title&gt;J Microbiol Methods&lt;/secondary-title&gt;&lt;/titles&gt;&lt;periodical&gt;&lt;full-title&gt;J Microbiol Methods&lt;/full-title&gt;&lt;/periodical&gt;&lt;pages&gt;105694&lt;/pages&gt;&lt;edition&gt;2019/09/07&lt;/edition&gt;&lt;dates&gt;&lt;year&gt;2019&lt;/year&gt;&lt;pub-dates&gt;&lt;date&gt;Sep 3&lt;/date&gt;&lt;/pub-dates&gt;&lt;/dates&gt;&lt;isbn&gt;1872-8359 (Electronic)&amp;#xD;0167-7012 (Linking)&lt;/isbn&gt;&lt;accession-num&gt;31491442&lt;/accession-num&gt;&lt;urls&gt;&lt;related-urls&gt;&lt;url&gt;https://www.ncbi.nlm.nih.gov/pubmed/31491442&lt;/url&gt;&lt;/related-urls&gt;&lt;/urls&gt;&lt;electronic-resource-num&gt;10.1016/j.mimet.2019.105694&lt;/electronic-resource-num&gt;&lt;/record&gt;&lt;/Cite&gt;&lt;/EndNote&gt;</w:instrText>
      </w:r>
      <w:r w:rsidR="00615F86">
        <w:fldChar w:fldCharType="separate"/>
      </w:r>
      <w:r w:rsidR="00615F86">
        <w:rPr>
          <w:noProof/>
        </w:rPr>
        <w:t>(39)</w:t>
      </w:r>
      <w:r w:rsidR="00615F86">
        <w:fldChar w:fldCharType="end"/>
      </w:r>
      <w:r>
        <w:t xml:space="preserve">, but studies establishing the validity of these models are still </w:t>
      </w:r>
      <w:r w:rsidR="004D4C57">
        <w:t xml:space="preserve">largely </w:t>
      </w:r>
      <w:r>
        <w:t xml:space="preserve">lacking. Finally, in some contexts it may be more readily achievable </w:t>
      </w:r>
      <w:r w:rsidR="00F30306">
        <w:t xml:space="preserve">and useful </w:t>
      </w:r>
      <w:r>
        <w:t xml:space="preserve">to standardize </w:t>
      </w:r>
      <w:r w:rsidR="00F30306">
        <w:t xml:space="preserve">specific key parts of workflows and procedures, rather than the entire method. For example, it may be difficult to standardize the entire workflow of biofilm formation, antimicrobial treatment and crystal violet staining in a 96-well microtiter plate, but the staining procedure as such could be standardized. </w:t>
      </w:r>
    </w:p>
    <w:p w14:paraId="0000004D" w14:textId="1A29C18B" w:rsidR="002E1D61" w:rsidRDefault="009F0776" w:rsidP="00F852E9">
      <w:pPr>
        <w:spacing w:after="0" w:line="360" w:lineRule="auto"/>
        <w:jc w:val="both"/>
      </w:pPr>
      <w:r w:rsidRPr="006D6FAD">
        <w:rPr>
          <w:b/>
        </w:rPr>
        <w:t>Do we need biofilm-specific repositories? What about sharing and re-use of data?</w:t>
      </w:r>
      <w:r w:rsidR="006D6FAD">
        <w:rPr>
          <w:b/>
        </w:rPr>
        <w:t xml:space="preserve"> </w:t>
      </w:r>
      <w:r>
        <w:t xml:space="preserve">Standardization would also </w:t>
      </w:r>
      <w:r w:rsidR="000D0F49">
        <w:t xml:space="preserve">improve the content of </w:t>
      </w:r>
      <w:r>
        <w:t xml:space="preserve">databases, and the other way around, databases can </w:t>
      </w:r>
      <w:r w:rsidR="000D0F49">
        <w:t xml:space="preserve">promote the </w:t>
      </w:r>
      <w:r>
        <w:t>standardization efforts. Databases in the context of biofilm research could refer to physical databases for microbial strains, and to computer databases for a wide range of different data types (images, genomics, transcriptomics</w:t>
      </w:r>
      <w:r w:rsidR="000D0F49">
        <w:t xml:space="preserve"> etc.</w:t>
      </w:r>
      <w:r>
        <w:t xml:space="preserve">). </w:t>
      </w:r>
    </w:p>
    <w:p w14:paraId="0000004E" w14:textId="1D56E420" w:rsidR="002E1D61" w:rsidRDefault="00887928" w:rsidP="00F852E9">
      <w:pPr>
        <w:spacing w:after="0" w:line="360" w:lineRule="auto"/>
        <w:jc w:val="both"/>
      </w:pPr>
      <w:r>
        <w:t>F</w:t>
      </w:r>
      <w:r w:rsidR="009F0776">
        <w:t xml:space="preserve">or the deposit of (mutant) strains no </w:t>
      </w:r>
      <w:r>
        <w:t xml:space="preserve">additional </w:t>
      </w:r>
      <w:r w:rsidR="009F0776">
        <w:t xml:space="preserve">initiatives are necessary. Strains can be deposited in a number of international culture collections (including ATCC in the US and BCCM/LMG Bacteria Collection in Belgium). This deposit guarantees that </w:t>
      </w:r>
      <w:r w:rsidR="004D4BC4">
        <w:t xml:space="preserve">a </w:t>
      </w:r>
      <w:r w:rsidR="009F0776">
        <w:t xml:space="preserve">particular strain is not lost and allows other researchers to easily obtain it. In addition, special panels of microorganisms can be assembled and deposited in these collections. A recent example of this includes the international </w:t>
      </w:r>
      <w:r w:rsidR="009F0776">
        <w:rPr>
          <w:i/>
        </w:rPr>
        <w:t xml:space="preserve">Pseudomonas aeruginosa </w:t>
      </w:r>
      <w:r w:rsidR="009F0776">
        <w:t xml:space="preserve">reference panel </w:t>
      </w:r>
      <w:r w:rsidR="00615F86">
        <w:fldChar w:fldCharType="begin">
          <w:fldData xml:space="preserve">PEVuZE5vdGU+PENpdGU+PEF1dGhvcj5EZSBTb3l6YTwvQXV0aG9yPjxZZWFyPjIwMTM8L1llYXI+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</w:fldData>
        </w:fldChar>
      </w:r>
      <w:r w:rsidR="00615F86">
        <w:instrText xml:space="preserve"> ADDIN EN.CITE </w:instrText>
      </w:r>
      <w:r w:rsidR="00615F86">
        <w:fldChar w:fldCharType="begin">
          <w:fldData xml:space="preserve">PEVuZE5vdGU+PENpdGU+PEF1dGhvcj5EZSBTb3l6YTwvQXV0aG9yPjxZZWFyPjIwMTM8L1llYXI+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</w:fldData>
        </w:fldChar>
      </w:r>
      <w:r w:rsidR="00615F86">
        <w:instrText xml:space="preserve"> ADDIN EN.CITE.DATA </w:instrText>
      </w:r>
      <w:r w:rsidR="00615F86">
        <w:fldChar w:fldCharType="end"/>
      </w:r>
      <w:r w:rsidR="00615F86">
        <w:fldChar w:fldCharType="separate"/>
      </w:r>
      <w:r w:rsidR="00615F86">
        <w:rPr>
          <w:noProof/>
        </w:rPr>
        <w:t>(40)</w:t>
      </w:r>
      <w:r w:rsidR="00615F86">
        <w:fldChar w:fldCharType="end"/>
      </w:r>
      <w:r w:rsidR="009F0776">
        <w:t>. The deposition of (sets of) strains in international culture collection will allow researchers from different lab</w:t>
      </w:r>
      <w:r>
        <w:t>oratorie</w:t>
      </w:r>
      <w:r w:rsidR="009F0776">
        <w:t xml:space="preserve">s to work on the same strain, which will facilitate comparison of results obtained with different experimental approaches in different laboratories. Making sure that biological material included in published biofilm studies is available to other researchers is a shared responsibility of authors and journals/publishers; with the need for the latter to be </w:t>
      </w:r>
      <w:r w:rsidR="00AD2C76">
        <w:t>stricter</w:t>
      </w:r>
      <w:r w:rsidR="009F0776">
        <w:t xml:space="preserve"> about this.</w:t>
      </w:r>
    </w:p>
    <w:p w14:paraId="0000004F" w14:textId="4F9ABC5D" w:rsidR="002E1D61" w:rsidRDefault="009F0776" w:rsidP="00F852E9">
      <w:pPr>
        <w:spacing w:after="0" w:line="360" w:lineRule="auto"/>
        <w:jc w:val="both"/>
      </w:pPr>
      <w:r>
        <w:t>There is less consensus about the deposition of data, although overall the feeling was that one or more repositories dedicated to biofilm data could be useful. As an example</w:t>
      </w:r>
      <w:r w:rsidR="001E711A">
        <w:t>,</w:t>
      </w:r>
      <w:r>
        <w:t xml:space="preserve"> the WormBase repository for data </w:t>
      </w:r>
      <w:r w:rsidRPr="00F30306">
        <w:t xml:space="preserve">concerning </w:t>
      </w:r>
      <w:r w:rsidRPr="00F30306">
        <w:rPr>
          <w:i/>
        </w:rPr>
        <w:t xml:space="preserve">Caenorhabditis elegans </w:t>
      </w:r>
      <w:r w:rsidRPr="00F30306">
        <w:t xml:space="preserve">and related organisms was mentioned </w:t>
      </w:r>
      <w:r w:rsidR="00615F86">
        <w:t xml:space="preserve"> </w:t>
      </w:r>
      <w:r w:rsidR="00615F86">
        <w:fldChar w:fldCharType="begin">
          <w:fldData xml:space="preserve">PEVuZE5vdGU+PENpdGU+PEF1dGhvcj5Hcm92ZTwvQXV0aG9yPjxZZWFyPjIwMTg8L1llYXI+PFJl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</w:fldData>
        </w:fldChar>
      </w:r>
      <w:r w:rsidR="00615F86">
        <w:instrText xml:space="preserve"> ADDIN EN.CITE </w:instrText>
      </w:r>
      <w:r w:rsidR="00615F86">
        <w:fldChar w:fldCharType="begin">
          <w:fldData xml:space="preserve">PEVuZE5vdGU+PENpdGU+PEF1dGhvcj5Hcm92ZTwvQXV0aG9yPjxZZWFyPjIwMTg8L1llYXI+PFJl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</w:fldData>
        </w:fldChar>
      </w:r>
      <w:r w:rsidR="00615F86">
        <w:instrText xml:space="preserve"> ADDIN EN.CITE.DATA </w:instrText>
      </w:r>
      <w:r w:rsidR="00615F86">
        <w:fldChar w:fldCharType="end"/>
      </w:r>
      <w:r w:rsidR="00615F86">
        <w:fldChar w:fldCharType="separate"/>
      </w:r>
      <w:r w:rsidR="00615F86">
        <w:rPr>
          <w:noProof/>
        </w:rPr>
        <w:t>(41)</w:t>
      </w:r>
      <w:r w:rsidR="00615F86">
        <w:fldChar w:fldCharType="end"/>
      </w:r>
      <w:r w:rsidRPr="00F30306">
        <w:t>. However</w:t>
      </w:r>
      <w:r w:rsidR="001E711A" w:rsidRPr="00F30306">
        <w:t>,</w:t>
      </w:r>
      <w:r w:rsidRPr="00F30306">
        <w:t xml:space="preserve"> the added value </w:t>
      </w:r>
      <w:r w:rsidRPr="00F30306">
        <w:lastRenderedPageBreak/>
        <w:t xml:space="preserve">of depositing biofilm-derived ‘omics’ data in a second database (besides e.g. GenBank and ArrayExpress) was questioned. The experience with the BiofOmics web platform </w:t>
      </w:r>
      <w:r w:rsidR="00F30306">
        <w:t xml:space="preserve">aimed at the </w:t>
      </w:r>
      <w:r w:rsidR="00F30306" w:rsidRPr="00F30306">
        <w:t xml:space="preserve">systematic and large-scale compilation, processing and analysis of </w:t>
      </w:r>
      <w:r w:rsidR="00F30306" w:rsidRPr="00F30306">
        <w:rPr>
          <w:rStyle w:val="Strong"/>
          <w:b w:val="0"/>
          <w:bCs w:val="0"/>
        </w:rPr>
        <w:t>biofilm</w:t>
      </w:r>
      <w:r w:rsidR="00F30306" w:rsidRPr="00F30306">
        <w:rPr>
          <w:b/>
        </w:rPr>
        <w:t xml:space="preserve"> </w:t>
      </w:r>
      <w:r w:rsidR="00F30306" w:rsidRPr="00F30306">
        <w:t>data from high-throughput experiments</w:t>
      </w:r>
      <w:r w:rsidR="00202F3A">
        <w:t xml:space="preserve"> </w:t>
      </w:r>
      <w:r w:rsidR="00202F3A">
        <w:fldChar w:fldCharType="begin"/>
      </w:r>
      <w:r w:rsidR="00202F3A">
        <w:instrText xml:space="preserve"> ADDIN EN.CITE &lt;EndNote&gt;&lt;Cite&gt;&lt;Author&gt;Lourenco&lt;/Author&gt;&lt;Year&gt;2012&lt;/Year&gt;&lt;RecNum&gt;32&lt;/RecNum&gt;&lt;DisplayText&gt;(31)&lt;/DisplayText&gt;&lt;record&gt;&lt;rec-number&gt;32&lt;/rec-number&gt;&lt;foreign-keys&gt;&lt;key app="EN" db-id="22d2x22w4rev58e2xpq5fvw909se999pvx05" timestamp="1568552775"&gt;32&lt;/key&gt;&lt;/foreign-keys&gt;&lt;ref-type name="Journal Article"&gt;17&lt;/ref-type&gt;&lt;contributors&gt;&lt;authors&gt;&lt;author&gt;Lourenco, A.&lt;/author&gt;&lt;author&gt;Ferreira, A.&lt;/author&gt;&lt;author&gt;Veiga, N.&lt;/author&gt;&lt;author&gt;Machado, I.&lt;/author&gt;&lt;author&gt;Pereira, M. O.&lt;/author&gt;&lt;author&gt;Azevedo, N. F.&lt;/author&gt;&lt;/authors&gt;&lt;/contributors&gt;&lt;auth-address&gt;IBB--Institute for Biotechnology and Bioengineering, Centre of Biological Engineering, University of Minho, Braga, Portugal.&lt;/auth-address&gt;&lt;titles&gt;&lt;title&gt;BiofOmics: a Web platform for the systematic and standardized collection of high-throughput biofilm data&lt;/title&gt;&lt;secondary-title&gt;PLoS One&lt;/secondary-title&gt;&lt;/titles&gt;&lt;periodical&gt;&lt;full-title&gt;PLoS One&lt;/full-title&gt;&lt;/periodical&gt;&lt;pages&gt;e39960&lt;/pages&gt;&lt;volume&gt;7&lt;/volume&gt;&lt;number&gt;6&lt;/number&gt;&lt;edition&gt;2012/07/07&lt;/edition&gt;&lt;keywords&gt;&lt;keyword&gt;Automation&lt;/keyword&gt;&lt;keyword&gt;*Biofilms&lt;/keyword&gt;&lt;keyword&gt;Computational Biology/*methods/*standards&lt;/keyword&gt;&lt;keyword&gt;*Data Collection&lt;/keyword&gt;&lt;keyword&gt;*Databases as Topic&lt;/keyword&gt;&lt;keyword&gt;High-Throughput Screening Assays/*methods&lt;/keyword&gt;&lt;keyword&gt;Humans&lt;/keyword&gt;&lt;keyword&gt;In Situ Hybridization, Fluorescence&lt;/keyword&gt;&lt;keyword&gt;*Internet&lt;/keyword&gt;&lt;keyword&gt;Online Systems&lt;/keyword&gt;&lt;keyword&gt;Publications&lt;/keyword&gt;&lt;keyword&gt;Reference Standards&lt;/keyword&gt;&lt;keyword&gt;Reproducibility of Results&lt;/keyword&gt;&lt;keyword&gt;Species Specificity&lt;/keyword&gt;&lt;/keywords&gt;&lt;dates&gt;&lt;year&gt;2012&lt;/year&gt;&lt;/dates&gt;&lt;isbn&gt;1932-6203 (Electronic)&amp;#xD;1932-6203 (Linking)&lt;/isbn&gt;&lt;accession-num&gt;22768184&lt;/accession-num&gt;&lt;urls&gt;&lt;related-urls&gt;&lt;url&gt;https://www.ncbi.nlm.nih.gov/pubmed/22768184&lt;/url&gt;&lt;/related-urls&gt;&lt;/urls&gt;&lt;custom2&gt;PMC3386978&lt;/custom2&gt;&lt;electronic-resource-num&gt;10.1371/journal.pone.0039960&lt;/electronic-resource-num&gt;&lt;/record&gt;&lt;/Cite&gt;&lt;/EndNote&gt;</w:instrText>
      </w:r>
      <w:r w:rsidR="00202F3A">
        <w:fldChar w:fldCharType="separate"/>
      </w:r>
      <w:r w:rsidR="00202F3A">
        <w:rPr>
          <w:noProof/>
        </w:rPr>
        <w:t>(31)</w:t>
      </w:r>
      <w:r w:rsidR="00202F3A">
        <w:fldChar w:fldCharType="end"/>
      </w:r>
      <w:r w:rsidR="00F30306">
        <w:t xml:space="preserve"> </w:t>
      </w:r>
      <w:r w:rsidRPr="00F30306">
        <w:t xml:space="preserve">shows that it is difficult to convince researchers to deposit their data and the curation of such database(s) is time-consuming. A possible solution to that is crowdsourcing of curation, but that </w:t>
      </w:r>
      <w:r w:rsidR="004A07DC" w:rsidRPr="00F30306">
        <w:t>solution</w:t>
      </w:r>
      <w:r w:rsidR="00F30306">
        <w:t xml:space="preserve"> </w:t>
      </w:r>
      <w:r w:rsidRPr="00F30306">
        <w:t>carries the risk of introducing bias and variability. In addition, the main goal of data deposition is re-use of data and</w:t>
      </w:r>
      <w:r>
        <w:t xml:space="preserve"> this has several implications. Besides the issue of standardization outlined above, there is also the issue concerning metadata – i.e. what information about a dataset is required before data can be re-used? In 2014, standards for reporting experiments and data on biofilms were published (minimum information about a biofilm experiment, MIABiE </w:t>
      </w:r>
      <w:r w:rsidR="00202F3A">
        <w:fldChar w:fldCharType="begin">
          <w:fldData xml:space="preserve">PEVuZE5vdGU+PENpdGU+PEF1dGhvcj5Mb3VyZW5jbzwvQXV0aG9yPjxZZWFyPjIwMTQ8L1llYXI+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</w:fldData>
        </w:fldChar>
      </w:r>
      <w:r w:rsidR="00202F3A">
        <w:instrText xml:space="preserve"> ADDIN EN.CITE </w:instrText>
      </w:r>
      <w:r w:rsidR="00202F3A">
        <w:fldChar w:fldCharType="begin">
          <w:fldData xml:space="preserve">PEVuZE5vdGU+PENpdGU+PEF1dGhvcj5Mb3VyZW5jbzwvQXV0aG9yPjxZZWFyPjIwMTQ8L1llYXI+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</w:fldData>
        </w:fldChar>
      </w:r>
      <w:r w:rsidR="00202F3A">
        <w:instrText xml:space="preserve"> ADDIN EN.CITE.DATA </w:instrText>
      </w:r>
      <w:r w:rsidR="00202F3A">
        <w:fldChar w:fldCharType="end"/>
      </w:r>
      <w:r w:rsidR="00202F3A">
        <w:fldChar w:fldCharType="separate"/>
      </w:r>
      <w:r w:rsidR="00202F3A">
        <w:rPr>
          <w:noProof/>
        </w:rPr>
        <w:t>(30)</w:t>
      </w:r>
      <w:r w:rsidR="00202F3A">
        <w:fldChar w:fldCharType="end"/>
      </w:r>
      <w:r>
        <w:t xml:space="preserve"> but the uptake of these guidelines has been slow, both on the side of the scientific community (i.e. biofilm researchers) and on the side of journals/publishers. Regardless, there seems to be a consensus</w:t>
      </w:r>
      <w:r w:rsidR="004A07DC">
        <w:t xml:space="preserve"> at the Biofilm Bash</w:t>
      </w:r>
      <w:r>
        <w:t xml:space="preserve"> that more efforts are needed to make raw data and the associated relevant metadata available as soon as possible, at the latest when the research results are published. This is a shared responsibility of authors and editors. A final added value of a biofilm data repository is that it would force researchers to upload their data and metadata in a certain way, opening up the possibilities of performing meta-analyses on these data. </w:t>
      </w:r>
    </w:p>
    <w:p w14:paraId="00000052" w14:textId="211BB1B0" w:rsidR="002E1D61" w:rsidRDefault="009F0776" w:rsidP="00F852E9">
      <w:pPr>
        <w:spacing w:after="0" w:line="360" w:lineRule="auto"/>
        <w:jc w:val="both"/>
      </w:pPr>
      <w:r w:rsidRPr="006D6FAD">
        <w:rPr>
          <w:b/>
        </w:rPr>
        <w:t xml:space="preserve">Can we provide guidance to (starting) biofilm researchers? </w:t>
      </w:r>
      <w:r>
        <w:t>With the ever-growing number of biofilm-related papers published and the wide range of different methods available, it is not easy for researchers new in the field (or new to a particular subdiscipline in the field) to choose the most appropriate model system</w:t>
      </w:r>
      <w:r w:rsidR="00A34B05">
        <w:t xml:space="preserve"> (see also Question 3)</w:t>
      </w:r>
      <w:r>
        <w:t xml:space="preserve">. While there are several review papers on various aspects of biofilm model systems and biofilm methods in general </w:t>
      </w:r>
      <w:r w:rsidR="00202F3A">
        <w:fldChar w:fldCharType="begin">
          <w:fldData xml:space="preserve">PEVuZE5vdGU+PENpdGU+PEF1dGhvcj5BemVyZWRvPC9BdXRob3I+PFllYXI+MjAxNzwvWWVhcj48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</w:fldData>
        </w:fldChar>
      </w:r>
      <w:r w:rsidR="00202F3A">
        <w:instrText xml:space="preserve"> ADDIN EN.CITE </w:instrText>
      </w:r>
      <w:r w:rsidR="00202F3A">
        <w:fldChar w:fldCharType="begin">
          <w:fldData xml:space="preserve">PEVuZE5vdGU+PENpdGU+PEF1dGhvcj5BemVyZWRvPC9BdXRob3I+PFllYXI+MjAxNzwvWWVhcj48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</w:fldData>
        </w:fldChar>
      </w:r>
      <w:r w:rsidR="00202F3A">
        <w:instrText xml:space="preserve"> ADDIN EN.CITE.DATA </w:instrText>
      </w:r>
      <w:r w:rsidR="00202F3A">
        <w:fldChar w:fldCharType="end"/>
      </w:r>
      <w:r w:rsidR="00202F3A">
        <w:fldChar w:fldCharType="separate"/>
      </w:r>
      <w:r w:rsidR="00202F3A">
        <w:rPr>
          <w:noProof/>
        </w:rPr>
        <w:t>(24, 25, 38, 42)</w:t>
      </w:r>
      <w:r w:rsidR="00202F3A">
        <w:fldChar w:fldCharType="end"/>
      </w:r>
      <w:r>
        <w:t>, it seems</w:t>
      </w:r>
      <w:r w:rsidR="00D53D5C">
        <w:t xml:space="preserve"> that</w:t>
      </w:r>
      <w:r>
        <w:t xml:space="preserve"> this information is not </w:t>
      </w:r>
      <w:r w:rsidR="00D53D5C">
        <w:t>easily available</w:t>
      </w:r>
      <w:r w:rsidR="00202F3A">
        <w:t xml:space="preserve"> </w:t>
      </w:r>
      <w:r w:rsidR="00D53D5C">
        <w:t>for</w:t>
      </w:r>
      <w:r>
        <w:t xml:space="preserve"> researchers. An example of this is the widespread use of crystal violet staining</w:t>
      </w:r>
      <w:r w:rsidR="00D53D5C">
        <w:t>. W</w:t>
      </w:r>
      <w:r>
        <w:t xml:space="preserve">hile this can be a valuable tool, it is often used in experiments that would be better served by other output parameters. In addition, some guidance towards data interpretation may also be needed (e.g. how much biofilm reduction is needed in a particular model before considering it biologically meaningful). A comprehensive decision making algorithm </w:t>
      </w:r>
      <w:r w:rsidR="00F30306">
        <w:t xml:space="preserve">(cfr. Decision Tree for model selection in Question 3, above) </w:t>
      </w:r>
      <w:r>
        <w:t xml:space="preserve">for choosing the most optimal approach for a particular biofilm experiment would be considered useful and detailed information about biofilm methods (principles, protocols, examples of studies using these protocols) </w:t>
      </w:r>
      <w:r w:rsidRPr="00202F3A">
        <w:rPr>
          <w:rFonts w:asciiTheme="majorHAnsi" w:hAnsiTheme="majorHAnsi" w:cstheme="majorHAnsi"/>
        </w:rPr>
        <w:t>should ideally be available online, e.g. as part of the ‘Biofilms: The Hypertextbook’ website</w:t>
      </w:r>
      <w:r w:rsidR="00202F3A" w:rsidRPr="00202F3A">
        <w:rPr>
          <w:rFonts w:asciiTheme="majorHAnsi" w:hAnsiTheme="majorHAnsi" w:cstheme="majorHAnsi"/>
        </w:rPr>
        <w:t xml:space="preserve"> (</w:t>
      </w:r>
      <w:r w:rsidR="00202F3A" w:rsidRPr="00202F3A">
        <w:rPr>
          <w:rFonts w:asciiTheme="majorHAnsi" w:eastAsia="Arial" w:hAnsiTheme="majorHAnsi" w:cstheme="majorHAnsi"/>
          <w:color w:val="000000"/>
        </w:rPr>
        <w:t>biofilmbook.hypertextbookshop.com/public_version/contents/contents.html)</w:t>
      </w:r>
      <w:r w:rsidRPr="00202F3A">
        <w:rPr>
          <w:rFonts w:asciiTheme="majorHAnsi" w:hAnsiTheme="majorHAnsi" w:cstheme="majorHAnsi"/>
        </w:rPr>
        <w:t xml:space="preserve"> maintained by the Center for Biofilm Engineering.</w:t>
      </w:r>
      <w:r>
        <w:t xml:space="preserve"> </w:t>
      </w:r>
    </w:p>
    <w:p w14:paraId="26DEEFD4" w14:textId="51A36989" w:rsidR="00A34B05" w:rsidRDefault="00A34B05" w:rsidP="00F852E9">
      <w:pPr>
        <w:spacing w:after="0" w:line="360" w:lineRule="auto"/>
        <w:jc w:val="both"/>
      </w:pPr>
    </w:p>
    <w:p w14:paraId="05149E97" w14:textId="77777777" w:rsidR="00A34B05" w:rsidRDefault="00A34B05" w:rsidP="00F852E9">
      <w:pPr>
        <w:spacing w:after="0" w:line="360" w:lineRule="auto"/>
        <w:jc w:val="both"/>
      </w:pPr>
    </w:p>
    <w:p w14:paraId="00000054" w14:textId="2A996B3E" w:rsidR="002E1D61" w:rsidRPr="006D6FAD" w:rsidRDefault="009F0776" w:rsidP="00F852E9">
      <w:pPr>
        <w:spacing w:after="0" w:line="360" w:lineRule="auto"/>
        <w:jc w:val="both"/>
        <w:rPr>
          <w:b/>
        </w:rPr>
      </w:pPr>
      <w:r w:rsidRPr="006D6FAD">
        <w:rPr>
          <w:b/>
        </w:rPr>
        <w:t>Question 6.  What do we see in the future of the field in terms of journals, conferences, organization, training schools? Is there a way to (re-)unite the field in terms of conferences - is this necessary or are we happy the way it is? What model(s) do we see in the future for biofilm research? Is there need for more and/or larger (virtual) centers like CBE</w:t>
      </w:r>
      <w:r w:rsidR="002E3FB8">
        <w:rPr>
          <w:b/>
        </w:rPr>
        <w:t xml:space="preserve"> (Center for Biofilm Engineering)</w:t>
      </w:r>
      <w:r w:rsidRPr="006D6FAD">
        <w:rPr>
          <w:b/>
        </w:rPr>
        <w:t xml:space="preserve">, NBIC </w:t>
      </w:r>
      <w:r w:rsidR="002E3FB8">
        <w:rPr>
          <w:b/>
        </w:rPr>
        <w:t xml:space="preserve">(National Biofilms Innovation Centre) </w:t>
      </w:r>
      <w:r w:rsidRPr="006D6FAD">
        <w:rPr>
          <w:b/>
        </w:rPr>
        <w:t xml:space="preserve">and </w:t>
      </w:r>
      <w:r w:rsidRPr="002E3FB8">
        <w:rPr>
          <w:b/>
        </w:rPr>
        <w:t>SCELSE</w:t>
      </w:r>
      <w:r w:rsidR="002E3FB8" w:rsidRPr="002E3FB8">
        <w:rPr>
          <w:b/>
        </w:rPr>
        <w:t xml:space="preserve"> (Singapore Centre for Environmental Life Sciences Engineering)</w:t>
      </w:r>
      <w:r w:rsidRPr="002E3FB8">
        <w:rPr>
          <w:b/>
        </w:rPr>
        <w:t>? Is there</w:t>
      </w:r>
      <w:r w:rsidRPr="006D6FAD">
        <w:rPr>
          <w:b/>
        </w:rPr>
        <w:t xml:space="preserve"> a need for an independent biofilm society focusing on biofilms in health, environment and energy?</w:t>
      </w:r>
    </w:p>
    <w:p w14:paraId="005295CD" w14:textId="77777777" w:rsidR="002E3FB8" w:rsidRDefault="002E3FB8" w:rsidP="00F852E9">
      <w:pPr>
        <w:spacing w:after="0" w:line="360" w:lineRule="auto"/>
        <w:jc w:val="both"/>
      </w:pPr>
    </w:p>
    <w:p w14:paraId="00000056" w14:textId="310EC0D7" w:rsidR="002E1D61" w:rsidRDefault="000909E3" w:rsidP="00F852E9">
      <w:pPr>
        <w:spacing w:after="0" w:line="360" w:lineRule="auto"/>
        <w:jc w:val="both"/>
      </w:pPr>
      <w:r>
        <w:t>Although</w:t>
      </w:r>
      <w:r w:rsidR="009F0776">
        <w:t xml:space="preserve"> biofilm impact all aspects of life and biological sciences</w:t>
      </w:r>
      <w:r>
        <w:t>, it is</w:t>
      </w:r>
      <w:r w:rsidR="009F0776">
        <w:t xml:space="preserve"> viewed as a </w:t>
      </w:r>
      <w:r w:rsidR="00D82B5F">
        <w:t>separate</w:t>
      </w:r>
      <w:r w:rsidR="009F0776">
        <w:t xml:space="preserve"> field</w:t>
      </w:r>
      <w:r>
        <w:t xml:space="preserve">. Is this due </w:t>
      </w:r>
      <w:r w:rsidR="009F0776">
        <w:t>to historical reasons</w:t>
      </w:r>
      <w:r>
        <w:t xml:space="preserve">, with </w:t>
      </w:r>
      <w:r w:rsidR="009F0776">
        <w:t xml:space="preserve">bacteriology </w:t>
      </w:r>
      <w:r>
        <w:t xml:space="preserve">historically </w:t>
      </w:r>
      <w:r w:rsidR="009F0776">
        <w:t>involv</w:t>
      </w:r>
      <w:r>
        <w:t>ing</w:t>
      </w:r>
      <w:r w:rsidR="009F0776">
        <w:t xml:space="preserve"> shaken cultures and </w:t>
      </w:r>
      <w:r>
        <w:t xml:space="preserve">mostly </w:t>
      </w:r>
      <w:r w:rsidR="009F0776">
        <w:t xml:space="preserve">planktonic bacteria or is it because we as a field have isolated </w:t>
      </w:r>
      <w:r>
        <w:t>our</w:t>
      </w:r>
      <w:r w:rsidR="009F0776">
        <w:t>sel</w:t>
      </w:r>
      <w:r>
        <w:t>ves on purpose</w:t>
      </w:r>
      <w:r w:rsidR="009F0776">
        <w:t xml:space="preserve"> </w:t>
      </w:r>
      <w:r>
        <w:t xml:space="preserve">(e.g. </w:t>
      </w:r>
      <w:r w:rsidR="009F0776">
        <w:t xml:space="preserve">by </w:t>
      </w:r>
      <w:r>
        <w:t xml:space="preserve">organizing dedicated </w:t>
      </w:r>
      <w:r w:rsidR="009F0776">
        <w:t>biofilm conferences?</w:t>
      </w:r>
      <w:r>
        <w:t>)</w:t>
      </w:r>
      <w:r w:rsidR="00BA37E1">
        <w:t xml:space="preserve"> Biofilms are likely involved in most (if not all) aspects of microbiology, </w:t>
      </w:r>
      <w:r w:rsidR="00D82B5F">
        <w:t xml:space="preserve">but this is often overlooked. </w:t>
      </w:r>
    </w:p>
    <w:p w14:paraId="20580B47" w14:textId="2849A67E" w:rsidR="0019002E" w:rsidRDefault="009F0776" w:rsidP="00F852E9">
      <w:pPr>
        <w:spacing w:after="0" w:line="360" w:lineRule="auto"/>
        <w:jc w:val="both"/>
      </w:pPr>
      <w:r>
        <w:rPr>
          <w:b/>
        </w:rPr>
        <w:t>Organization within the field and outreach</w:t>
      </w:r>
      <w:r w:rsidR="006D6FAD">
        <w:rPr>
          <w:b/>
        </w:rPr>
        <w:t xml:space="preserve">. </w:t>
      </w:r>
      <w:r>
        <w:t xml:space="preserve">One of the key points </w:t>
      </w:r>
      <w:r w:rsidR="000909E3">
        <w:t>of the</w:t>
      </w:r>
      <w:r w:rsidR="0012784C">
        <w:t xml:space="preserve"> Biofilm Bash</w:t>
      </w:r>
      <w:r>
        <w:t xml:space="preserve"> was to discuss whether an International Biofilm Society (IBS) should or could be formed. IBS was welcomed as an intriguing idea, </w:t>
      </w:r>
      <w:r w:rsidR="000909E3">
        <w:t xml:space="preserve">and </w:t>
      </w:r>
      <w:r>
        <w:t>would give visibility</w:t>
      </w:r>
      <w:r w:rsidR="000909E3">
        <w:t xml:space="preserve"> to the field</w:t>
      </w:r>
      <w:r>
        <w:t xml:space="preserve">, but </w:t>
      </w:r>
      <w:r w:rsidR="000909E3">
        <w:t>there were also many questions about its goals, the practical organization and financial aspects.</w:t>
      </w:r>
      <w:r>
        <w:t xml:space="preserve"> Several societies for microbiology already exis</w:t>
      </w:r>
      <w:r w:rsidR="000909E3">
        <w:t>t</w:t>
      </w:r>
      <w:r>
        <w:t xml:space="preserve"> and it was argued that forming IBS would tap into the energy and passion that people have for the field and </w:t>
      </w:r>
      <w:r w:rsidR="000909E3">
        <w:t>damage (also financially) the existing societies</w:t>
      </w:r>
      <w:r>
        <w:t xml:space="preserve">. </w:t>
      </w:r>
      <w:r w:rsidR="00E639B7">
        <w:t xml:space="preserve">The general feeling was that it would be better to use the existing microbiology societies (including ASM, FEMS and </w:t>
      </w:r>
      <w:r w:rsidR="00F30306">
        <w:t xml:space="preserve">the </w:t>
      </w:r>
      <w:r w:rsidR="00E639B7">
        <w:t>E</w:t>
      </w:r>
      <w:r w:rsidR="00F30306">
        <w:t xml:space="preserve">uropean </w:t>
      </w:r>
      <w:r w:rsidR="00E639B7">
        <w:t>S</w:t>
      </w:r>
      <w:r w:rsidR="002115A6">
        <w:t>ociety for Clinical Microbiology and Infectious Diseases [ES</w:t>
      </w:r>
      <w:r w:rsidR="00E639B7">
        <w:t>CMID</w:t>
      </w:r>
      <w:r w:rsidR="002115A6">
        <w:t>]</w:t>
      </w:r>
      <w:r w:rsidR="00E639B7">
        <w:t xml:space="preserve">) to ‘push the biofilm agenda’ while at the same time opening up the field to others (including </w:t>
      </w:r>
      <w:r w:rsidR="001D6039">
        <w:t>bioengineers, mathematicians etc.)</w:t>
      </w:r>
      <w:r w:rsidR="00B40C1D">
        <w:t>.</w:t>
      </w:r>
      <w:r w:rsidR="001D6039">
        <w:t xml:space="preserve"> </w:t>
      </w:r>
      <w:r w:rsidR="00D82B5F">
        <w:t>Successful g</w:t>
      </w:r>
      <w:r w:rsidR="00BA37E1">
        <w:t>lobal outreach and public engagemen</w:t>
      </w:r>
      <w:r w:rsidR="00D82B5F">
        <w:t>t will likely require more educational material, position papers, and text books</w:t>
      </w:r>
      <w:r w:rsidR="0019002E">
        <w:t xml:space="preserve"> (see also Question 4)</w:t>
      </w:r>
      <w:r w:rsidR="00D82B5F">
        <w:t xml:space="preserve">. </w:t>
      </w:r>
      <w:r w:rsidR="002115A6">
        <w:t>A list of f</w:t>
      </w:r>
      <w:r w:rsidR="0019002E">
        <w:t xml:space="preserve">uture stakeholders include </w:t>
      </w:r>
      <w:r w:rsidR="002115A6">
        <w:t xml:space="preserve">-but is not limited too- </w:t>
      </w:r>
      <w:r w:rsidR="0019002E">
        <w:t xml:space="preserve">schools, universities, industry, regulatory agencies and governments. </w:t>
      </w:r>
    </w:p>
    <w:p w14:paraId="0000005E" w14:textId="53DEEC21" w:rsidR="002E1D61" w:rsidRDefault="009F0776" w:rsidP="00F852E9">
      <w:pPr>
        <w:spacing w:after="0" w:line="360" w:lineRule="auto"/>
        <w:jc w:val="both"/>
      </w:pPr>
      <w:r>
        <w:rPr>
          <w:b/>
        </w:rPr>
        <w:t>Conferences</w:t>
      </w:r>
      <w:r w:rsidR="006D6FAD">
        <w:rPr>
          <w:b/>
        </w:rPr>
        <w:t xml:space="preserve">. </w:t>
      </w:r>
      <w:r>
        <w:t>Another point for discussion was biofilm conferences</w:t>
      </w:r>
      <w:r w:rsidR="00DE77EC">
        <w:t>:</w:t>
      </w:r>
      <w:r>
        <w:t xml:space="preserve"> do we need more or less</w:t>
      </w:r>
      <w:r w:rsidR="00DE77EC">
        <w:t>?</w:t>
      </w:r>
      <w:r>
        <w:t xml:space="preserve"> There was a general consensus that we should not have more conferences on biofilms, the field is saturated. Rather </w:t>
      </w:r>
      <w:r w:rsidR="00DE77EC">
        <w:t xml:space="preserve">we should aim to </w:t>
      </w:r>
      <w:r>
        <w:t xml:space="preserve">have more joint meetings </w:t>
      </w:r>
      <w:r w:rsidR="00DE77EC">
        <w:t xml:space="preserve">as </w:t>
      </w:r>
      <w:r>
        <w:t xml:space="preserve">too many meetings dilute the impact and attendance. A </w:t>
      </w:r>
      <w:r w:rsidR="002E3FB8">
        <w:t xml:space="preserve">preferred </w:t>
      </w:r>
      <w:r>
        <w:t xml:space="preserve">scenario is to have </w:t>
      </w:r>
      <w:r w:rsidR="00DE77EC">
        <w:t>one b</w:t>
      </w:r>
      <w:r>
        <w:t>iofilm conference every year with large joint conferences every 3</w:t>
      </w:r>
      <w:r>
        <w:rPr>
          <w:vertAlign w:val="superscript"/>
        </w:rPr>
        <w:t>rd</w:t>
      </w:r>
      <w:r>
        <w:t xml:space="preserve"> or 6</w:t>
      </w:r>
      <w:r>
        <w:rPr>
          <w:vertAlign w:val="superscript"/>
        </w:rPr>
        <w:t>th</w:t>
      </w:r>
      <w:r>
        <w:t xml:space="preserve"> year. It has been proposed before to combine the different biofilms conferences but </w:t>
      </w:r>
      <w:r w:rsidR="00A42CDC">
        <w:t xml:space="preserve">so far attempts </w:t>
      </w:r>
      <w:r w:rsidR="002E3FB8">
        <w:t>have been unsuccessful</w:t>
      </w:r>
      <w:r>
        <w:t>. However maybe in the light of the Biofilms Bash</w:t>
      </w:r>
      <w:r w:rsidR="00CB7649">
        <w:t>,</w:t>
      </w:r>
      <w:r>
        <w:t xml:space="preserve"> we could approach the different biofilm conference organizers to discuss a united approach.</w:t>
      </w:r>
      <w:r w:rsidR="00D82B5F">
        <w:t xml:space="preserve"> The consensus was also </w:t>
      </w:r>
      <w:r w:rsidR="00CB7649">
        <w:t xml:space="preserve">that </w:t>
      </w:r>
      <w:r w:rsidR="00D82B5F">
        <w:t xml:space="preserve">we need to rely </w:t>
      </w:r>
      <w:r w:rsidR="00D82B5F">
        <w:lastRenderedPageBreak/>
        <w:t xml:space="preserve">more on existing microbiological societies and the (general) meetings </w:t>
      </w:r>
      <w:r w:rsidR="00CB7649">
        <w:t>to organize the conferences</w:t>
      </w:r>
      <w:r w:rsidR="00D82B5F">
        <w:t xml:space="preserve">. </w:t>
      </w:r>
      <w:r>
        <w:t xml:space="preserve">It was also proposed to setup a Gordon or </w:t>
      </w:r>
      <w:r w:rsidR="000416B4">
        <w:t xml:space="preserve">Keystone </w:t>
      </w:r>
      <w:r>
        <w:t xml:space="preserve">conference on biofilms. Strategies for future meetings </w:t>
      </w:r>
      <w:r w:rsidR="00D82B5F">
        <w:t>should be directed towards</w:t>
      </w:r>
      <w:r>
        <w:t xml:space="preserve"> reaching people who are </w:t>
      </w:r>
      <w:r w:rsidR="00D82B5F">
        <w:t>new to the field</w:t>
      </w:r>
      <w:r w:rsidR="000416B4">
        <w:t>:</w:t>
      </w:r>
      <w:r w:rsidR="00D82B5F">
        <w:t xml:space="preserve"> w</w:t>
      </w:r>
      <w:r>
        <w:t xml:space="preserve">e need people to understand that biofilms are not a special thing </w:t>
      </w:r>
      <w:r w:rsidR="00D82B5F">
        <w:t xml:space="preserve">but </w:t>
      </w:r>
      <w:r>
        <w:t xml:space="preserve">rather </w:t>
      </w:r>
      <w:r w:rsidR="00D82B5F">
        <w:t xml:space="preserve">the </w:t>
      </w:r>
      <w:r>
        <w:t xml:space="preserve">common </w:t>
      </w:r>
      <w:r w:rsidR="00D82B5F">
        <w:t xml:space="preserve">mode of </w:t>
      </w:r>
      <w:r>
        <w:t xml:space="preserve">growth of </w:t>
      </w:r>
      <w:r w:rsidR="002115A6">
        <w:t>microorganisms</w:t>
      </w:r>
      <w:r w:rsidR="00D82B5F">
        <w:t>!</w:t>
      </w:r>
    </w:p>
    <w:p w14:paraId="00000061" w14:textId="3E6D5C5F" w:rsidR="002E1D61" w:rsidRDefault="009F0776" w:rsidP="00F852E9">
      <w:pPr>
        <w:spacing w:after="0" w:line="360" w:lineRule="auto"/>
        <w:jc w:val="both"/>
      </w:pPr>
      <w:r>
        <w:rPr>
          <w:b/>
        </w:rPr>
        <w:t>Journals</w:t>
      </w:r>
      <w:r w:rsidR="006D6FAD">
        <w:rPr>
          <w:b/>
        </w:rPr>
        <w:t xml:space="preserve">. </w:t>
      </w:r>
      <w:r>
        <w:t>As for biofilm specific journals, the marked is already saturated. With the new</w:t>
      </w:r>
      <w:r w:rsidR="00661722">
        <w:t xml:space="preserve"> journal</w:t>
      </w:r>
      <w:r>
        <w:t xml:space="preserve"> </w:t>
      </w:r>
      <w:r w:rsidR="00661722">
        <w:t>‘</w:t>
      </w:r>
      <w:r>
        <w:t>Biofilm</w:t>
      </w:r>
      <w:r w:rsidR="00661722">
        <w:t>’</w:t>
      </w:r>
      <w:r>
        <w:t xml:space="preserve"> we have enough specific journals and biofilm research can be published in the </w:t>
      </w:r>
      <w:r w:rsidR="00D82B5F">
        <w:t xml:space="preserve">existing </w:t>
      </w:r>
      <w:r>
        <w:t>more general journals too.</w:t>
      </w:r>
    </w:p>
    <w:p w14:paraId="2BE07750" w14:textId="53EBBF86" w:rsidR="003A4E0B" w:rsidRDefault="009F0776" w:rsidP="00F852E9">
      <w:pPr>
        <w:spacing w:after="0" w:line="360" w:lineRule="auto"/>
        <w:jc w:val="both"/>
      </w:pPr>
      <w:r>
        <w:rPr>
          <w:b/>
        </w:rPr>
        <w:t>Training schools</w:t>
      </w:r>
      <w:r w:rsidR="003A4E0B">
        <w:rPr>
          <w:b/>
        </w:rPr>
        <w:t xml:space="preserve"> and courses</w:t>
      </w:r>
      <w:r w:rsidR="006D6FAD">
        <w:rPr>
          <w:b/>
        </w:rPr>
        <w:t xml:space="preserve">. </w:t>
      </w:r>
      <w:r>
        <w:t xml:space="preserve">It was discussed how we can educate researchers </w:t>
      </w:r>
      <w:r w:rsidR="00CC3FBE">
        <w:t>about</w:t>
      </w:r>
      <w:r>
        <w:t xml:space="preserve"> biofilm and use existing knowledge and resources better.</w:t>
      </w:r>
      <w:r w:rsidR="006D6FAD">
        <w:t xml:space="preserve"> </w:t>
      </w:r>
      <w:r>
        <w:t xml:space="preserve">Training schools and workshops, such as </w:t>
      </w:r>
      <w:r w:rsidR="00D82B5F">
        <w:t>S</w:t>
      </w:r>
      <w:r>
        <w:t xml:space="preserve">ummer </w:t>
      </w:r>
      <w:r w:rsidR="00D82B5F">
        <w:t>S</w:t>
      </w:r>
      <w:r>
        <w:t>chools</w:t>
      </w:r>
      <w:r w:rsidR="00CC3FBE">
        <w:t>,</w:t>
      </w:r>
      <w:r>
        <w:t xml:space="preserve"> to learn the basics of biofilm models </w:t>
      </w:r>
      <w:r w:rsidR="00D82B5F">
        <w:t>are still needed</w:t>
      </w:r>
      <w:r w:rsidR="003A4E0B">
        <w:t xml:space="preserve"> but it is worth investigating whether this can be organized at a larger international scale (</w:t>
      </w:r>
      <w:r w:rsidR="00CC3FBE">
        <w:t>Woods Hole and</w:t>
      </w:r>
      <w:r w:rsidR="002115A6">
        <w:t xml:space="preserve"> </w:t>
      </w:r>
      <w:r>
        <w:t>Cold Spring Harbor</w:t>
      </w:r>
      <w:r w:rsidR="003A4E0B">
        <w:t xml:space="preserve"> course program</w:t>
      </w:r>
      <w:r w:rsidR="00CC3FBE">
        <w:t>s</w:t>
      </w:r>
      <w:r w:rsidR="003A4E0B">
        <w:t xml:space="preserve"> w</w:t>
      </w:r>
      <w:r w:rsidR="00CC3FBE">
        <w:t>ere</w:t>
      </w:r>
      <w:r w:rsidR="003A4E0B">
        <w:t xml:space="preserve"> mentioned as example</w:t>
      </w:r>
      <w:r w:rsidR="00CC3FBE">
        <w:t>s</w:t>
      </w:r>
      <w:r w:rsidR="003A4E0B">
        <w:t>) as s</w:t>
      </w:r>
      <w:r>
        <w:t>uch course</w:t>
      </w:r>
      <w:r w:rsidR="00CC3FBE">
        <w:t>s</w:t>
      </w:r>
      <w:r>
        <w:t xml:space="preserve"> would benefit from a more interdisciplinary approach. </w:t>
      </w:r>
      <w:r w:rsidR="003A4E0B">
        <w:t>There also seems to be a need for shorter/more dedicated courses also offering</w:t>
      </w:r>
      <w:r w:rsidR="002115A6">
        <w:t xml:space="preserve"> </w:t>
      </w:r>
      <w:r>
        <w:t>data analysis</w:t>
      </w:r>
      <w:r w:rsidR="00CC3FBE">
        <w:t xml:space="preserve"> incl. statistics</w:t>
      </w:r>
      <w:r>
        <w:t xml:space="preserve">. </w:t>
      </w:r>
      <w:r w:rsidR="003A4E0B">
        <w:t xml:space="preserve">Other suggestions for workshops and short courses/training schools include image analysis, flow cells, microscopy, industrial biofilms, regulatory aspects of biofilms, hands-on techniques, clinical/medical biofilms, dental biofilms, environmental biofilms, and biofilms in engineering. </w:t>
      </w:r>
      <w:r>
        <w:t>These</w:t>
      </w:r>
      <w:r w:rsidR="003A4E0B">
        <w:t xml:space="preserve"> courses/workshops</w:t>
      </w:r>
      <w:r>
        <w:t xml:space="preserve"> could also be part of conferences as is already </w:t>
      </w:r>
      <w:r w:rsidR="003A4E0B">
        <w:t>happening with Eurobiofilms, ASM Conference on Biofilms and Chin</w:t>
      </w:r>
      <w:r w:rsidR="00FF72E3">
        <w:t>a</w:t>
      </w:r>
      <w:r w:rsidR="003A4E0B">
        <w:t>Biofilms</w:t>
      </w:r>
      <w:r>
        <w:t>.</w:t>
      </w:r>
      <w:r w:rsidR="003A4E0B">
        <w:t xml:space="preserve"> I</w:t>
      </w:r>
      <w:r>
        <w:t>t is proposed to make a list of available hands</w:t>
      </w:r>
      <w:r w:rsidR="00D82B5F">
        <w:t>-</w:t>
      </w:r>
      <w:r>
        <w:t>on courses as well as online courses</w:t>
      </w:r>
      <w:r w:rsidR="00044E36">
        <w:t xml:space="preserve"> </w:t>
      </w:r>
      <w:r w:rsidR="00044E36" w:rsidRPr="00044E36">
        <w:rPr>
          <w:rFonts w:asciiTheme="majorHAnsi" w:hAnsiTheme="majorHAnsi" w:cstheme="majorHAnsi"/>
          <w:color w:val="000000" w:themeColor="text1"/>
        </w:rPr>
        <w:t xml:space="preserve">(e.g. www.biofilmcourse.ku.dk, </w:t>
      </w:r>
      <w:r w:rsidR="00044E36" w:rsidRPr="00044E36">
        <w:rPr>
          <w:rStyle w:val="Hyperlink"/>
          <w:rFonts w:asciiTheme="majorHAnsi" w:hAnsiTheme="majorHAnsi" w:cstheme="majorHAnsi"/>
          <w:color w:val="000000" w:themeColor="text1"/>
          <w:u w:val="none"/>
        </w:rPr>
        <w:t>www.coursera.org/course/bacteria</w:t>
      </w:r>
      <w:r w:rsidR="00044E36" w:rsidRPr="00044E36">
        <w:rPr>
          <w:rStyle w:val="Hyperlink"/>
          <w:rFonts w:asciiTheme="majorHAnsi" w:hAnsiTheme="majorHAnsi" w:cstheme="majorHAnsi"/>
          <w:color w:val="000000" w:themeColor="text1"/>
          <w:u w:val="none"/>
          <w:lang w:val="en-GB"/>
        </w:rPr>
        <w:t>)</w:t>
      </w:r>
      <w:r w:rsidR="00044E36" w:rsidRPr="00044E36">
        <w:rPr>
          <w:rStyle w:val="Hyperlink"/>
          <w:rFonts w:asciiTheme="majorHAnsi" w:hAnsiTheme="majorHAnsi" w:cstheme="majorHAnsi"/>
          <w:color w:val="000000" w:themeColor="text1"/>
          <w:u w:val="none"/>
        </w:rPr>
        <w:t>.</w:t>
      </w:r>
    </w:p>
    <w:p w14:paraId="0000006B" w14:textId="4D2F6C67" w:rsidR="002E1D61" w:rsidRDefault="003A4E0B" w:rsidP="00F852E9">
      <w:pPr>
        <w:spacing w:after="0" w:line="360" w:lineRule="auto"/>
        <w:jc w:val="both"/>
      </w:pPr>
      <w:r>
        <w:rPr>
          <w:b/>
        </w:rPr>
        <w:t xml:space="preserve">Networking. </w:t>
      </w:r>
      <w:r w:rsidR="00CC3FBE">
        <w:t>T</w:t>
      </w:r>
      <w:r>
        <w:t>he biofilm field</w:t>
      </w:r>
      <w:r w:rsidR="009F0776">
        <w:t xml:space="preserve"> would benefit from a map of available infrastructure, resources, societies, as well as integrative conferences and courses. </w:t>
      </w:r>
      <w:r w:rsidR="00070730">
        <w:t>Increased</w:t>
      </w:r>
      <w:r w:rsidR="009F0776">
        <w:t xml:space="preserve"> interdisciplinary</w:t>
      </w:r>
      <w:r w:rsidR="00CC3FBE">
        <w:t xml:space="preserve"> and international</w:t>
      </w:r>
      <w:r w:rsidR="009F0776">
        <w:t xml:space="preserve"> networking would </w:t>
      </w:r>
      <w:r w:rsidR="00070730">
        <w:t xml:space="preserve">also </w:t>
      </w:r>
      <w:r w:rsidR="009F0776">
        <w:t>be beneficial</w:t>
      </w:r>
      <w:r>
        <w:t xml:space="preserve">. This was discussed extensively and although the value of this was clear to all, organizing this on an international level is challenging. Funding agencies that could be contacted for this include the </w:t>
      </w:r>
      <w:r w:rsidR="0019002E">
        <w:t>N</w:t>
      </w:r>
      <w:r>
        <w:t>ational Science Foundation</w:t>
      </w:r>
      <w:r w:rsidR="0019002E">
        <w:t xml:space="preserve"> (NSF, US)</w:t>
      </w:r>
      <w:r w:rsidR="00CC3FBE">
        <w:t>, National Institutes of Health (NIH, US)</w:t>
      </w:r>
      <w:r w:rsidR="0019002E">
        <w:t xml:space="preserve"> and the European Cooperation in Science and Technology (COST) intergovernmental framework. Regardless of which partnerships/networks will develop in the future, these </w:t>
      </w:r>
      <w:r w:rsidR="009F0776">
        <w:t>should be inclusive</w:t>
      </w:r>
      <w:r w:rsidR="00CC3FBE">
        <w:t>.</w:t>
      </w:r>
      <w:r w:rsidR="009F0776">
        <w:t xml:space="preserve"> </w:t>
      </w:r>
      <w:r w:rsidR="00CC3FBE">
        <w:t>W</w:t>
      </w:r>
      <w:r w:rsidR="0019002E">
        <w:t>e will need to act as a connected community to successfully develop platforms that fuel</w:t>
      </w:r>
      <w:r w:rsidR="009F0776">
        <w:t xml:space="preserve"> innovation</w:t>
      </w:r>
      <w:r w:rsidR="0019002E">
        <w:t>!</w:t>
      </w:r>
    </w:p>
    <w:p w14:paraId="00000072" w14:textId="7239D6F6" w:rsidR="002E1D61" w:rsidRDefault="002E1D61" w:rsidP="00F852E9">
      <w:pPr>
        <w:spacing w:after="0" w:line="360" w:lineRule="auto"/>
        <w:jc w:val="both"/>
      </w:pPr>
    </w:p>
    <w:p w14:paraId="2FF89F64" w14:textId="77777777" w:rsidR="0019002E" w:rsidRDefault="0019002E" w:rsidP="00F852E9">
      <w:pPr>
        <w:spacing w:after="0" w:line="360" w:lineRule="auto"/>
        <w:jc w:val="both"/>
      </w:pPr>
    </w:p>
    <w:p w14:paraId="00000073" w14:textId="70079B43" w:rsidR="002E1D61" w:rsidRPr="0019002E" w:rsidRDefault="0019002E" w:rsidP="00F852E9">
      <w:pPr>
        <w:spacing w:after="0" w:line="360" w:lineRule="auto"/>
        <w:jc w:val="both"/>
        <w:rPr>
          <w:b/>
        </w:rPr>
      </w:pPr>
      <w:r>
        <w:rPr>
          <w:b/>
        </w:rPr>
        <w:t xml:space="preserve">Concluding statements. </w:t>
      </w:r>
    </w:p>
    <w:p w14:paraId="17E974FD" w14:textId="49051322" w:rsidR="0019002E" w:rsidRDefault="0019002E" w:rsidP="00F852E9">
      <w:pPr>
        <w:spacing w:after="0" w:line="360" w:lineRule="auto"/>
        <w:jc w:val="both"/>
      </w:pPr>
      <w:r>
        <w:t xml:space="preserve">It is very difficult to capture everything that is </w:t>
      </w:r>
      <w:r w:rsidR="00B40D22">
        <w:t>discussed</w:t>
      </w:r>
      <w:r w:rsidR="002115A6">
        <w:t xml:space="preserve"> </w:t>
      </w:r>
      <w:r>
        <w:t xml:space="preserve">between 29 people during two days of </w:t>
      </w:r>
      <w:r w:rsidR="00887B6F">
        <w:t xml:space="preserve">engaged and </w:t>
      </w:r>
      <w:r>
        <w:t xml:space="preserve">animated discussions. Nevertheless, we are convinced that the most important issues are covered in </w:t>
      </w:r>
      <w:r>
        <w:lastRenderedPageBreak/>
        <w:t xml:space="preserve">the summary above. In addition, during the plenary sessions, several action items were identified. These are often transversal (i.e. cut across the different questions) and are summarized in Box 1. Together with the participants of the 2019 </w:t>
      </w:r>
      <w:r w:rsidR="00F852E9">
        <w:t>‘</w:t>
      </w:r>
      <w:r>
        <w:t>Biofilm Bash</w:t>
      </w:r>
      <w:r w:rsidR="00F852E9">
        <w:t>’</w:t>
      </w:r>
      <w:r>
        <w:t xml:space="preserve">, and with the support of the wider biofilm community, we will start addressing those action items </w:t>
      </w:r>
      <w:r w:rsidR="00070730">
        <w:t xml:space="preserve">in the near future. </w:t>
      </w:r>
      <w:r w:rsidR="00887B6F">
        <w:t>Progress u</w:t>
      </w:r>
      <w:r w:rsidR="00070730">
        <w:t>pdates will be presented at the various biofilm conferences</w:t>
      </w:r>
      <w:r w:rsidR="00887B6F">
        <w:t xml:space="preserve"> and</w:t>
      </w:r>
      <w:r w:rsidR="00070730">
        <w:t xml:space="preserve"> other meetings</w:t>
      </w:r>
      <w:r w:rsidR="00887B6F">
        <w:t xml:space="preserve"> as well as </w:t>
      </w:r>
      <w:r w:rsidR="00070730">
        <w:t xml:space="preserve">in writing. </w:t>
      </w:r>
    </w:p>
    <w:p w14:paraId="0000007D" w14:textId="1256A794" w:rsidR="002E1D61" w:rsidRDefault="002E1D61" w:rsidP="00F852E9">
      <w:pPr>
        <w:spacing w:after="0" w:line="360" w:lineRule="auto"/>
        <w:jc w:val="both"/>
      </w:pPr>
    </w:p>
    <w:p w14:paraId="2167A126" w14:textId="1F9DF41E" w:rsidR="009563CB" w:rsidRDefault="009563CB" w:rsidP="00F852E9">
      <w:pPr>
        <w:spacing w:after="0" w:line="360" w:lineRule="auto"/>
        <w:jc w:val="both"/>
      </w:pPr>
    </w:p>
    <w:p w14:paraId="0000007F" w14:textId="77777777" w:rsidR="002E1D61" w:rsidRPr="00070730" w:rsidRDefault="009F0776" w:rsidP="00F852E9">
      <w:pPr>
        <w:spacing w:after="0" w:line="360" w:lineRule="auto"/>
        <w:jc w:val="both"/>
        <w:rPr>
          <w:b/>
        </w:rPr>
      </w:pPr>
      <w:r w:rsidRPr="00070730">
        <w:rPr>
          <w:b/>
        </w:rPr>
        <w:t>Acknowledgements</w:t>
      </w:r>
    </w:p>
    <w:p w14:paraId="3018158B" w14:textId="6A6CF862" w:rsidR="0019002E" w:rsidRDefault="0019002E" w:rsidP="00F852E9">
      <w:pPr>
        <w:spacing w:after="0" w:line="360" w:lineRule="auto"/>
        <w:jc w:val="both"/>
      </w:pPr>
      <w:r w:rsidRPr="00070730">
        <w:t>The organizers want</w:t>
      </w:r>
      <w:r w:rsidR="00FF72E3">
        <w:t xml:space="preserve"> t</w:t>
      </w:r>
      <w:r w:rsidRPr="00070730">
        <w:t xml:space="preserve">o thank the European Society for Clinical Microbiology and Infectious Diseases (ESCMID), the ESCMID Study Group on Biofilms (ESGB) and </w:t>
      </w:r>
      <w:r w:rsidRPr="00070730">
        <w:rPr>
          <w:highlight w:val="yellow"/>
        </w:rPr>
        <w:t>XXX</w:t>
      </w:r>
      <w:r w:rsidRPr="00070730">
        <w:t xml:space="preserve"> </w:t>
      </w:r>
      <w:r w:rsidR="009F0776" w:rsidRPr="00070730">
        <w:t xml:space="preserve">for </w:t>
      </w:r>
      <w:r w:rsidRPr="00070730">
        <w:t xml:space="preserve">financial support. </w:t>
      </w:r>
      <w:r w:rsidR="00070730" w:rsidRPr="00070730">
        <w:t xml:space="preserve">We want to especially thank Matt Parsek, Pradeep Singh and Courtney Reichhardt </w:t>
      </w:r>
      <w:r w:rsidR="009F0776" w:rsidRPr="00070730">
        <w:t>for logistic</w:t>
      </w:r>
      <w:r w:rsidR="00070730" w:rsidRPr="00070730">
        <w:t>al support</w:t>
      </w:r>
      <w:r w:rsidR="002115A6">
        <w:t>, and Luanne Hall-Stoodley for helping to make the synopsis of the discussion.</w:t>
      </w:r>
      <w:r w:rsidR="00070730" w:rsidRPr="00070730">
        <w:t xml:space="preserve"> Finally, an adventure like the 2019 </w:t>
      </w:r>
      <w:r w:rsidR="00F852E9">
        <w:t>‘</w:t>
      </w:r>
      <w:r w:rsidR="00070730" w:rsidRPr="00070730">
        <w:t>Biofilm Bash</w:t>
      </w:r>
      <w:r w:rsidR="00F852E9">
        <w:t>’</w:t>
      </w:r>
      <w:r w:rsidR="00070730" w:rsidRPr="00070730">
        <w:t xml:space="preserve"> can only work if people </w:t>
      </w:r>
      <w:r w:rsidR="00FF72E3">
        <w:t xml:space="preserve">are willing </w:t>
      </w:r>
      <w:r w:rsidR="00070730" w:rsidRPr="00070730">
        <w:t>to attend such a meeting and if they actively engage in the entire process</w:t>
      </w:r>
      <w:r w:rsidR="004A32B3">
        <w:t>. F</w:t>
      </w:r>
      <w:r w:rsidR="00070730" w:rsidRPr="00070730">
        <w:t>or this we want to extend our warmest thanks to all participants</w:t>
      </w:r>
      <w:r w:rsidR="00F852E9">
        <w:t xml:space="preserve"> listed in Table 1</w:t>
      </w:r>
      <w:r w:rsidR="00070730" w:rsidRPr="00070730">
        <w:t xml:space="preserve">. </w:t>
      </w:r>
    </w:p>
    <w:p w14:paraId="37ABA482" w14:textId="21F1A034" w:rsidR="00AA7548" w:rsidRDefault="00AA7548" w:rsidP="00F852E9">
      <w:pPr>
        <w:spacing w:after="0" w:line="360" w:lineRule="auto"/>
        <w:jc w:val="both"/>
        <w:rPr>
          <w:b/>
        </w:rPr>
      </w:pPr>
      <w:bookmarkStart w:id="1" w:name="_gjdgxs" w:colFirst="0" w:colLast="0"/>
      <w:bookmarkEnd w:id="1"/>
    </w:p>
    <w:p w14:paraId="09A3611D" w14:textId="5BD14DCE" w:rsidR="00AA7548" w:rsidRDefault="00AA7548" w:rsidP="00F852E9">
      <w:pPr>
        <w:spacing w:after="0" w:line="360" w:lineRule="auto"/>
        <w:jc w:val="both"/>
        <w:rPr>
          <w:b/>
        </w:rPr>
      </w:pPr>
    </w:p>
    <w:p w14:paraId="3802AF17" w14:textId="77777777" w:rsidR="00AA7548" w:rsidRDefault="00AA7548" w:rsidP="00F852E9">
      <w:pPr>
        <w:spacing w:after="0"/>
        <w:rPr>
          <w:b/>
        </w:rPr>
      </w:pPr>
      <w:r>
        <w:rPr>
          <w:b/>
        </w:rPr>
        <w:br w:type="page"/>
      </w:r>
    </w:p>
    <w:p w14:paraId="09E5903C" w14:textId="7EB31A3E" w:rsidR="00AA7548" w:rsidRDefault="00AA7548" w:rsidP="00F852E9">
      <w:pPr>
        <w:spacing w:after="0" w:line="360" w:lineRule="auto"/>
        <w:jc w:val="both"/>
        <w:rPr>
          <w:b/>
        </w:rPr>
      </w:pPr>
      <w:r>
        <w:rPr>
          <w:b/>
        </w:rPr>
        <w:lastRenderedPageBreak/>
        <w:t>Table 1. Overview of participants and their affiliation.</w:t>
      </w:r>
    </w:p>
    <w:tbl>
      <w:tblPr>
        <w:tblW w:w="9915" w:type="dxa"/>
        <w:tblLayout w:type="fixed"/>
        <w:tblCellMar>
          <w:left w:w="0" w:type="dxa"/>
          <w:right w:w="0" w:type="dxa"/>
        </w:tblCellMar>
        <w:tblLook w:val="04A0" w:firstRow="1" w:lastRow="0" w:firstColumn="1" w:lastColumn="0" w:noHBand="0" w:noVBand="1"/>
      </w:tblPr>
      <w:tblGrid>
        <w:gridCol w:w="2686"/>
        <w:gridCol w:w="4394"/>
        <w:gridCol w:w="2835"/>
      </w:tblGrid>
      <w:tr w:rsidR="00AA7548" w:rsidRPr="00847B1E" w14:paraId="4654A36C" w14:textId="77777777" w:rsidTr="00FF72E3">
        <w:trPr>
          <w:trHeight w:val="315"/>
        </w:trPr>
        <w:tc>
          <w:tcPr>
            <w:tcW w:w="268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46DB0DA3" w14:textId="77777777" w:rsidR="00AA7548" w:rsidRPr="00525ED9" w:rsidRDefault="00AA7548" w:rsidP="00F852E9">
            <w:pPr>
              <w:spacing w:after="0" w:line="240" w:lineRule="auto"/>
              <w:rPr>
                <w:rFonts w:eastAsia="Times New Roman" w:cstheme="minorHAnsi"/>
                <w:b/>
                <w:bCs/>
              </w:rPr>
            </w:pPr>
            <w:r>
              <w:rPr>
                <w:rFonts w:eastAsia="Times New Roman" w:cstheme="minorHAnsi"/>
                <w:b/>
                <w:bCs/>
              </w:rPr>
              <w:t>Name</w:t>
            </w:r>
          </w:p>
        </w:tc>
        <w:tc>
          <w:tcPr>
            <w:tcW w:w="4394" w:type="dxa"/>
            <w:tcBorders>
              <w:top w:val="single" w:sz="6" w:space="0" w:color="CCCCCC"/>
              <w:left w:val="single" w:sz="6" w:space="0" w:color="CCCCCC"/>
              <w:bottom w:val="single" w:sz="6" w:space="0" w:color="CCCCCC"/>
              <w:right w:val="single" w:sz="6" w:space="0" w:color="CCCCCC"/>
            </w:tcBorders>
          </w:tcPr>
          <w:p w14:paraId="5CA6F6C3" w14:textId="77777777" w:rsidR="00AA7548" w:rsidRPr="00847B1E" w:rsidRDefault="00AA7548" w:rsidP="00F852E9">
            <w:pPr>
              <w:spacing w:after="0" w:line="240" w:lineRule="auto"/>
              <w:rPr>
                <w:rFonts w:eastAsia="Times New Roman" w:cstheme="minorHAnsi"/>
                <w:b/>
                <w:bCs/>
              </w:rPr>
            </w:pPr>
            <w:r w:rsidRPr="00847B1E">
              <w:rPr>
                <w:rFonts w:eastAsia="Times New Roman" w:cstheme="minorHAnsi"/>
                <w:b/>
                <w:bCs/>
              </w:rPr>
              <w:t>Affiliation</w:t>
            </w:r>
          </w:p>
        </w:tc>
        <w:tc>
          <w:tcPr>
            <w:tcW w:w="2835" w:type="dxa"/>
            <w:tcBorders>
              <w:top w:val="single" w:sz="6" w:space="0" w:color="CCCCCC"/>
              <w:left w:val="single" w:sz="6" w:space="0" w:color="CCCCCC"/>
              <w:bottom w:val="single" w:sz="6" w:space="0" w:color="CCCCCC"/>
              <w:right w:val="single" w:sz="6" w:space="0" w:color="CCCCCC"/>
            </w:tcBorders>
          </w:tcPr>
          <w:p w14:paraId="0C557ACC" w14:textId="77777777" w:rsidR="00AA7548" w:rsidRPr="00847B1E" w:rsidRDefault="00AA7548" w:rsidP="00F852E9">
            <w:pPr>
              <w:spacing w:after="0" w:line="240" w:lineRule="auto"/>
              <w:rPr>
                <w:rFonts w:eastAsia="Times New Roman" w:cstheme="minorHAnsi"/>
                <w:b/>
                <w:bCs/>
              </w:rPr>
            </w:pPr>
            <w:r w:rsidRPr="00847B1E">
              <w:rPr>
                <w:rFonts w:eastAsia="Times New Roman" w:cstheme="minorHAnsi"/>
                <w:b/>
                <w:bCs/>
              </w:rPr>
              <w:t>City, country</w:t>
            </w:r>
          </w:p>
        </w:tc>
      </w:tr>
      <w:tr w:rsidR="00AA7548" w:rsidRPr="00847B1E" w14:paraId="79665675" w14:textId="77777777" w:rsidTr="00FF72E3">
        <w:trPr>
          <w:trHeight w:val="315"/>
        </w:trPr>
        <w:tc>
          <w:tcPr>
            <w:tcW w:w="268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380E52BB" w14:textId="77777777" w:rsidR="00AA7548" w:rsidRPr="00525ED9" w:rsidRDefault="00AA7548" w:rsidP="00F852E9">
            <w:pPr>
              <w:spacing w:after="0" w:line="240" w:lineRule="auto"/>
              <w:rPr>
                <w:rFonts w:eastAsia="Times New Roman" w:cstheme="minorHAnsi"/>
              </w:rPr>
            </w:pPr>
            <w:r w:rsidRPr="00525ED9">
              <w:rPr>
                <w:rFonts w:eastAsia="Times New Roman" w:cstheme="minorHAnsi"/>
              </w:rPr>
              <w:t>Nuno</w:t>
            </w:r>
            <w:r>
              <w:rPr>
                <w:rFonts w:eastAsia="Times New Roman" w:cstheme="minorHAnsi"/>
              </w:rPr>
              <w:t xml:space="preserve"> Azevedo</w:t>
            </w:r>
          </w:p>
        </w:tc>
        <w:tc>
          <w:tcPr>
            <w:tcW w:w="4394" w:type="dxa"/>
            <w:tcBorders>
              <w:top w:val="single" w:sz="6" w:space="0" w:color="CCCCCC"/>
              <w:left w:val="single" w:sz="6" w:space="0" w:color="CCCCCC"/>
              <w:bottom w:val="single" w:sz="6" w:space="0" w:color="CCCCCC"/>
              <w:right w:val="single" w:sz="6" w:space="0" w:color="CCCCCC"/>
            </w:tcBorders>
          </w:tcPr>
          <w:p w14:paraId="1888AA60" w14:textId="77777777" w:rsidR="00AA7548" w:rsidRPr="00847B1E" w:rsidRDefault="00AA7548" w:rsidP="00F852E9">
            <w:pPr>
              <w:spacing w:after="0" w:line="240" w:lineRule="auto"/>
              <w:rPr>
                <w:rFonts w:cstheme="minorHAnsi"/>
              </w:rPr>
            </w:pPr>
            <w:r w:rsidRPr="00847B1E">
              <w:rPr>
                <w:rFonts w:cstheme="minorHAnsi"/>
              </w:rPr>
              <w:t>University of Porto</w:t>
            </w:r>
          </w:p>
        </w:tc>
        <w:tc>
          <w:tcPr>
            <w:tcW w:w="2835" w:type="dxa"/>
            <w:tcBorders>
              <w:top w:val="single" w:sz="6" w:space="0" w:color="CCCCCC"/>
              <w:left w:val="single" w:sz="6" w:space="0" w:color="CCCCCC"/>
              <w:bottom w:val="single" w:sz="6" w:space="0" w:color="CCCCCC"/>
              <w:right w:val="single" w:sz="6" w:space="0" w:color="CCCCCC"/>
            </w:tcBorders>
          </w:tcPr>
          <w:p w14:paraId="4DFCE191" w14:textId="77777777" w:rsidR="00AA7548" w:rsidRPr="00847B1E" w:rsidRDefault="00AA7548" w:rsidP="00F852E9">
            <w:pPr>
              <w:spacing w:after="0" w:line="240" w:lineRule="auto"/>
              <w:rPr>
                <w:rFonts w:cstheme="minorHAnsi"/>
              </w:rPr>
            </w:pPr>
            <w:r w:rsidRPr="00847B1E">
              <w:rPr>
                <w:rFonts w:cstheme="minorHAnsi"/>
              </w:rPr>
              <w:t>Porto, Portugal</w:t>
            </w:r>
          </w:p>
        </w:tc>
      </w:tr>
      <w:tr w:rsidR="00AA7548" w:rsidRPr="00847B1E" w14:paraId="6FA07DD1" w14:textId="77777777" w:rsidTr="00FF72E3">
        <w:trPr>
          <w:trHeight w:val="315"/>
        </w:trPr>
        <w:tc>
          <w:tcPr>
            <w:tcW w:w="268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60FBE16" w14:textId="77777777" w:rsidR="00AA7548" w:rsidRPr="00525ED9" w:rsidRDefault="00AA7548" w:rsidP="00F852E9">
            <w:pPr>
              <w:spacing w:after="0" w:line="240" w:lineRule="auto"/>
              <w:rPr>
                <w:rFonts w:eastAsia="Times New Roman" w:cstheme="minorHAnsi"/>
              </w:rPr>
            </w:pPr>
            <w:r w:rsidRPr="00525ED9">
              <w:rPr>
                <w:rFonts w:eastAsia="Times New Roman" w:cstheme="minorHAnsi"/>
              </w:rPr>
              <w:t>Haluk</w:t>
            </w:r>
            <w:r>
              <w:rPr>
                <w:rFonts w:eastAsia="Times New Roman" w:cstheme="minorHAnsi"/>
              </w:rPr>
              <w:t xml:space="preserve"> Beyenal</w:t>
            </w:r>
          </w:p>
        </w:tc>
        <w:tc>
          <w:tcPr>
            <w:tcW w:w="4394" w:type="dxa"/>
            <w:tcBorders>
              <w:top w:val="single" w:sz="6" w:space="0" w:color="CCCCCC"/>
              <w:left w:val="single" w:sz="6" w:space="0" w:color="CCCCCC"/>
              <w:bottom w:val="single" w:sz="6" w:space="0" w:color="CCCCCC"/>
              <w:right w:val="single" w:sz="6" w:space="0" w:color="CCCCCC"/>
            </w:tcBorders>
          </w:tcPr>
          <w:p w14:paraId="04FC4E4D" w14:textId="3F93FBB0" w:rsidR="00AA7548" w:rsidRPr="00847B1E" w:rsidRDefault="00AA7548" w:rsidP="00F852E9">
            <w:pPr>
              <w:spacing w:after="0" w:line="240" w:lineRule="auto"/>
              <w:rPr>
                <w:rFonts w:eastAsia="Times New Roman" w:cstheme="minorHAnsi"/>
              </w:rPr>
            </w:pPr>
            <w:r w:rsidRPr="00847B1E">
              <w:rPr>
                <w:rFonts w:eastAsia="Times New Roman" w:cstheme="minorHAnsi"/>
              </w:rPr>
              <w:t>Washington State University</w:t>
            </w:r>
          </w:p>
        </w:tc>
        <w:tc>
          <w:tcPr>
            <w:tcW w:w="2835" w:type="dxa"/>
            <w:tcBorders>
              <w:top w:val="single" w:sz="6" w:space="0" w:color="CCCCCC"/>
              <w:left w:val="single" w:sz="6" w:space="0" w:color="CCCCCC"/>
              <w:bottom w:val="single" w:sz="6" w:space="0" w:color="CCCCCC"/>
              <w:right w:val="single" w:sz="6" w:space="0" w:color="CCCCCC"/>
            </w:tcBorders>
          </w:tcPr>
          <w:p w14:paraId="5E54A08F" w14:textId="77777777" w:rsidR="00AA7548" w:rsidRPr="00847B1E" w:rsidRDefault="00AA7548" w:rsidP="00F852E9">
            <w:pPr>
              <w:spacing w:after="0" w:line="240" w:lineRule="auto"/>
              <w:rPr>
                <w:rFonts w:cstheme="minorHAnsi"/>
              </w:rPr>
            </w:pPr>
            <w:r w:rsidRPr="00847B1E">
              <w:rPr>
                <w:rFonts w:cstheme="minorHAnsi"/>
              </w:rPr>
              <w:t>Pullman, WA, USA</w:t>
            </w:r>
          </w:p>
        </w:tc>
      </w:tr>
      <w:tr w:rsidR="00AA7548" w:rsidRPr="00847B1E" w14:paraId="3705870B" w14:textId="77777777" w:rsidTr="00FF72E3">
        <w:trPr>
          <w:trHeight w:val="315"/>
        </w:trPr>
        <w:tc>
          <w:tcPr>
            <w:tcW w:w="268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7B079C08" w14:textId="77777777" w:rsidR="00AA7548" w:rsidRPr="00525ED9" w:rsidRDefault="00AA7548" w:rsidP="00F852E9">
            <w:pPr>
              <w:spacing w:after="0" w:line="240" w:lineRule="auto"/>
              <w:rPr>
                <w:rFonts w:eastAsia="Times New Roman" w:cstheme="minorHAnsi"/>
              </w:rPr>
            </w:pPr>
            <w:r w:rsidRPr="00525ED9">
              <w:rPr>
                <w:rFonts w:eastAsia="Times New Roman" w:cstheme="minorHAnsi"/>
              </w:rPr>
              <w:t>Thomas</w:t>
            </w:r>
            <w:r>
              <w:rPr>
                <w:rFonts w:eastAsia="Times New Roman" w:cstheme="minorHAnsi"/>
              </w:rPr>
              <w:t xml:space="preserve"> Bjarnsholt</w:t>
            </w:r>
          </w:p>
        </w:tc>
        <w:tc>
          <w:tcPr>
            <w:tcW w:w="4394" w:type="dxa"/>
            <w:tcBorders>
              <w:top w:val="single" w:sz="6" w:space="0" w:color="CCCCCC"/>
              <w:left w:val="single" w:sz="6" w:space="0" w:color="CCCCCC"/>
              <w:bottom w:val="single" w:sz="6" w:space="0" w:color="CCCCCC"/>
              <w:right w:val="single" w:sz="6" w:space="0" w:color="CCCCCC"/>
            </w:tcBorders>
          </w:tcPr>
          <w:p w14:paraId="6DF9C854" w14:textId="77777777" w:rsidR="00AA7548" w:rsidRPr="00847B1E" w:rsidRDefault="00AA7548" w:rsidP="00F852E9">
            <w:pPr>
              <w:spacing w:after="0" w:line="240" w:lineRule="auto"/>
              <w:rPr>
                <w:rFonts w:eastAsia="Times New Roman" w:cstheme="minorHAnsi"/>
              </w:rPr>
            </w:pPr>
            <w:r w:rsidRPr="00847B1E">
              <w:rPr>
                <w:rFonts w:eastAsia="Times New Roman" w:cstheme="minorHAnsi"/>
              </w:rPr>
              <w:t>Costerton Biofilm Center</w:t>
            </w:r>
          </w:p>
        </w:tc>
        <w:tc>
          <w:tcPr>
            <w:tcW w:w="2835" w:type="dxa"/>
            <w:tcBorders>
              <w:top w:val="single" w:sz="6" w:space="0" w:color="CCCCCC"/>
              <w:left w:val="single" w:sz="6" w:space="0" w:color="CCCCCC"/>
              <w:bottom w:val="single" w:sz="6" w:space="0" w:color="CCCCCC"/>
              <w:right w:val="single" w:sz="6" w:space="0" w:color="CCCCCC"/>
            </w:tcBorders>
          </w:tcPr>
          <w:p w14:paraId="22872E3C" w14:textId="77777777" w:rsidR="00AA7548" w:rsidRPr="00847B1E" w:rsidRDefault="00AA7548" w:rsidP="00F852E9">
            <w:pPr>
              <w:spacing w:after="0" w:line="240" w:lineRule="auto"/>
              <w:rPr>
                <w:rFonts w:eastAsia="Times New Roman" w:cstheme="minorHAnsi"/>
              </w:rPr>
            </w:pPr>
            <w:r w:rsidRPr="00847B1E">
              <w:rPr>
                <w:rFonts w:eastAsia="Times New Roman" w:cstheme="minorHAnsi"/>
              </w:rPr>
              <w:t>Copenhagen, Denmark</w:t>
            </w:r>
          </w:p>
        </w:tc>
      </w:tr>
      <w:tr w:rsidR="00AA7548" w:rsidRPr="00847B1E" w14:paraId="4E6F7D4D" w14:textId="77777777" w:rsidTr="00FF72E3">
        <w:trPr>
          <w:trHeight w:val="315"/>
        </w:trPr>
        <w:tc>
          <w:tcPr>
            <w:tcW w:w="268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A1A8344" w14:textId="77777777" w:rsidR="00AA7548" w:rsidRPr="00525ED9" w:rsidRDefault="00AA7548" w:rsidP="00F852E9">
            <w:pPr>
              <w:spacing w:after="0" w:line="240" w:lineRule="auto"/>
              <w:rPr>
                <w:rFonts w:eastAsia="Times New Roman" w:cstheme="minorHAnsi"/>
              </w:rPr>
            </w:pPr>
            <w:r w:rsidRPr="00525ED9">
              <w:rPr>
                <w:rFonts w:eastAsia="Times New Roman" w:cstheme="minorHAnsi"/>
              </w:rPr>
              <w:t>Mette</w:t>
            </w:r>
            <w:r>
              <w:rPr>
                <w:rFonts w:eastAsia="Times New Roman" w:cstheme="minorHAnsi"/>
              </w:rPr>
              <w:t xml:space="preserve"> </w:t>
            </w:r>
            <w:r w:rsidRPr="00525ED9">
              <w:rPr>
                <w:rFonts w:eastAsia="Times New Roman" w:cstheme="minorHAnsi"/>
              </w:rPr>
              <w:t>Burmølle</w:t>
            </w:r>
          </w:p>
        </w:tc>
        <w:tc>
          <w:tcPr>
            <w:tcW w:w="4394" w:type="dxa"/>
            <w:tcBorders>
              <w:top w:val="single" w:sz="6" w:space="0" w:color="CCCCCC"/>
              <w:left w:val="single" w:sz="6" w:space="0" w:color="CCCCCC"/>
              <w:bottom w:val="single" w:sz="6" w:space="0" w:color="CCCCCC"/>
              <w:right w:val="single" w:sz="6" w:space="0" w:color="CCCCCC"/>
            </w:tcBorders>
          </w:tcPr>
          <w:p w14:paraId="162AB27B" w14:textId="77777777" w:rsidR="00AA7548" w:rsidRPr="00847B1E" w:rsidRDefault="00AA7548" w:rsidP="00F852E9">
            <w:pPr>
              <w:spacing w:after="0" w:line="240" w:lineRule="auto"/>
              <w:rPr>
                <w:rFonts w:eastAsia="Times New Roman" w:cstheme="minorHAnsi"/>
              </w:rPr>
            </w:pPr>
            <w:r w:rsidRPr="00847B1E">
              <w:rPr>
                <w:rFonts w:eastAsia="Times New Roman" w:cstheme="minorHAnsi"/>
              </w:rPr>
              <w:t>University of Copenhagen</w:t>
            </w:r>
          </w:p>
        </w:tc>
        <w:tc>
          <w:tcPr>
            <w:tcW w:w="2835" w:type="dxa"/>
            <w:tcBorders>
              <w:top w:val="single" w:sz="6" w:space="0" w:color="CCCCCC"/>
              <w:left w:val="single" w:sz="6" w:space="0" w:color="CCCCCC"/>
              <w:bottom w:val="single" w:sz="6" w:space="0" w:color="CCCCCC"/>
              <w:right w:val="single" w:sz="6" w:space="0" w:color="CCCCCC"/>
            </w:tcBorders>
          </w:tcPr>
          <w:p w14:paraId="7F0DC5F0" w14:textId="77777777" w:rsidR="00AA7548" w:rsidRPr="00847B1E" w:rsidRDefault="00AA7548" w:rsidP="00F852E9">
            <w:pPr>
              <w:spacing w:after="0" w:line="240" w:lineRule="auto"/>
              <w:rPr>
                <w:rFonts w:cstheme="minorHAnsi"/>
              </w:rPr>
            </w:pPr>
            <w:r w:rsidRPr="00847B1E">
              <w:rPr>
                <w:rFonts w:cstheme="minorHAnsi"/>
              </w:rPr>
              <w:t>Copenhagen, Denmark</w:t>
            </w:r>
          </w:p>
        </w:tc>
      </w:tr>
      <w:tr w:rsidR="00AA7548" w:rsidRPr="00847B1E" w14:paraId="5612B1EE" w14:textId="77777777" w:rsidTr="00FF72E3">
        <w:trPr>
          <w:trHeight w:val="315"/>
        </w:trPr>
        <w:tc>
          <w:tcPr>
            <w:tcW w:w="268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2626C938" w14:textId="77777777" w:rsidR="00AA7548" w:rsidRPr="00525ED9" w:rsidRDefault="00AA7548" w:rsidP="00F852E9">
            <w:pPr>
              <w:spacing w:after="0" w:line="240" w:lineRule="auto"/>
              <w:rPr>
                <w:rFonts w:eastAsia="Times New Roman" w:cstheme="minorHAnsi"/>
              </w:rPr>
            </w:pPr>
            <w:r w:rsidRPr="00525ED9">
              <w:rPr>
                <w:rFonts w:eastAsia="Times New Roman" w:cstheme="minorHAnsi"/>
              </w:rPr>
              <w:t>Tom</w:t>
            </w:r>
            <w:r>
              <w:rPr>
                <w:rFonts w:eastAsia="Times New Roman" w:cstheme="minorHAnsi"/>
              </w:rPr>
              <w:t xml:space="preserve"> Coenye</w:t>
            </w:r>
          </w:p>
        </w:tc>
        <w:tc>
          <w:tcPr>
            <w:tcW w:w="4394" w:type="dxa"/>
            <w:tcBorders>
              <w:top w:val="single" w:sz="6" w:space="0" w:color="CCCCCC"/>
              <w:left w:val="single" w:sz="6" w:space="0" w:color="CCCCCC"/>
              <w:bottom w:val="single" w:sz="6" w:space="0" w:color="CCCCCC"/>
              <w:right w:val="single" w:sz="6" w:space="0" w:color="CCCCCC"/>
            </w:tcBorders>
          </w:tcPr>
          <w:p w14:paraId="39021F71" w14:textId="77777777" w:rsidR="00AA7548" w:rsidRPr="00847B1E" w:rsidRDefault="00AA7548" w:rsidP="00F852E9">
            <w:pPr>
              <w:spacing w:after="0" w:line="240" w:lineRule="auto"/>
              <w:rPr>
                <w:rFonts w:eastAsia="Times New Roman" w:cstheme="minorHAnsi"/>
              </w:rPr>
            </w:pPr>
            <w:r w:rsidRPr="00847B1E">
              <w:rPr>
                <w:rFonts w:eastAsia="Times New Roman" w:cstheme="minorHAnsi"/>
              </w:rPr>
              <w:t>Ghent University</w:t>
            </w:r>
          </w:p>
        </w:tc>
        <w:tc>
          <w:tcPr>
            <w:tcW w:w="2835" w:type="dxa"/>
            <w:tcBorders>
              <w:top w:val="single" w:sz="6" w:space="0" w:color="CCCCCC"/>
              <w:left w:val="single" w:sz="6" w:space="0" w:color="CCCCCC"/>
              <w:bottom w:val="single" w:sz="6" w:space="0" w:color="CCCCCC"/>
              <w:right w:val="single" w:sz="6" w:space="0" w:color="CCCCCC"/>
            </w:tcBorders>
          </w:tcPr>
          <w:p w14:paraId="217D1170" w14:textId="77777777" w:rsidR="00AA7548" w:rsidRPr="00847B1E" w:rsidRDefault="00AA7548" w:rsidP="00F852E9">
            <w:pPr>
              <w:spacing w:after="0" w:line="240" w:lineRule="auto"/>
              <w:rPr>
                <w:rFonts w:eastAsia="Times New Roman" w:cstheme="minorHAnsi"/>
              </w:rPr>
            </w:pPr>
            <w:r w:rsidRPr="00847B1E">
              <w:rPr>
                <w:rFonts w:eastAsia="Times New Roman" w:cstheme="minorHAnsi"/>
              </w:rPr>
              <w:t>Ghent, Belgium</w:t>
            </w:r>
          </w:p>
        </w:tc>
      </w:tr>
      <w:tr w:rsidR="00AA7548" w:rsidRPr="00847B1E" w14:paraId="1962BE29" w14:textId="77777777" w:rsidTr="00FF72E3">
        <w:trPr>
          <w:trHeight w:val="315"/>
        </w:trPr>
        <w:tc>
          <w:tcPr>
            <w:tcW w:w="268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2640D2CD" w14:textId="77777777" w:rsidR="00AA7548" w:rsidRPr="00525ED9" w:rsidRDefault="00AA7548" w:rsidP="00F852E9">
            <w:pPr>
              <w:spacing w:after="0" w:line="240" w:lineRule="auto"/>
              <w:rPr>
                <w:rFonts w:eastAsia="Times New Roman" w:cstheme="minorHAnsi"/>
              </w:rPr>
            </w:pPr>
            <w:r w:rsidRPr="00525ED9">
              <w:rPr>
                <w:rFonts w:eastAsia="Times New Roman" w:cstheme="minorHAnsi"/>
              </w:rPr>
              <w:t>Vaughn</w:t>
            </w:r>
            <w:r>
              <w:rPr>
                <w:rFonts w:eastAsia="Times New Roman" w:cstheme="minorHAnsi"/>
              </w:rPr>
              <w:t xml:space="preserve"> Cooper</w:t>
            </w:r>
          </w:p>
        </w:tc>
        <w:tc>
          <w:tcPr>
            <w:tcW w:w="4394" w:type="dxa"/>
            <w:tcBorders>
              <w:top w:val="single" w:sz="6" w:space="0" w:color="CCCCCC"/>
              <w:left w:val="single" w:sz="6" w:space="0" w:color="CCCCCC"/>
              <w:bottom w:val="single" w:sz="6" w:space="0" w:color="CCCCCC"/>
              <w:right w:val="single" w:sz="6" w:space="0" w:color="CCCCCC"/>
            </w:tcBorders>
          </w:tcPr>
          <w:p w14:paraId="1FE3C60F" w14:textId="77777777" w:rsidR="00AA7548" w:rsidRPr="00847B1E" w:rsidRDefault="00AA7548" w:rsidP="00F852E9">
            <w:pPr>
              <w:spacing w:after="0" w:line="240" w:lineRule="auto"/>
              <w:rPr>
                <w:rFonts w:eastAsia="Times New Roman" w:cstheme="minorHAnsi"/>
              </w:rPr>
            </w:pPr>
            <w:r w:rsidRPr="00847B1E">
              <w:rPr>
                <w:rFonts w:eastAsia="Times New Roman" w:cstheme="minorHAnsi"/>
              </w:rPr>
              <w:t>University of Pittsburgh</w:t>
            </w:r>
          </w:p>
        </w:tc>
        <w:tc>
          <w:tcPr>
            <w:tcW w:w="2835" w:type="dxa"/>
            <w:tcBorders>
              <w:top w:val="single" w:sz="6" w:space="0" w:color="CCCCCC"/>
              <w:left w:val="single" w:sz="6" w:space="0" w:color="CCCCCC"/>
              <w:bottom w:val="single" w:sz="6" w:space="0" w:color="CCCCCC"/>
              <w:right w:val="single" w:sz="6" w:space="0" w:color="CCCCCC"/>
            </w:tcBorders>
          </w:tcPr>
          <w:p w14:paraId="00320126" w14:textId="77777777" w:rsidR="00AA7548" w:rsidRPr="00847B1E" w:rsidRDefault="00AA7548" w:rsidP="00F852E9">
            <w:pPr>
              <w:spacing w:after="0" w:line="240" w:lineRule="auto"/>
              <w:rPr>
                <w:rFonts w:cstheme="minorHAnsi"/>
              </w:rPr>
            </w:pPr>
            <w:r w:rsidRPr="00847B1E">
              <w:rPr>
                <w:rFonts w:cstheme="minorHAnsi"/>
              </w:rPr>
              <w:t>Pittsburgh, PA, USA</w:t>
            </w:r>
          </w:p>
        </w:tc>
      </w:tr>
      <w:tr w:rsidR="00AA7548" w:rsidRPr="00847B1E" w14:paraId="6FD3068E" w14:textId="77777777" w:rsidTr="00FF72E3">
        <w:trPr>
          <w:trHeight w:val="315"/>
        </w:trPr>
        <w:tc>
          <w:tcPr>
            <w:tcW w:w="268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7C25FCF0" w14:textId="77777777" w:rsidR="00AA7548" w:rsidRPr="00525ED9" w:rsidRDefault="00AA7548" w:rsidP="00F852E9">
            <w:pPr>
              <w:spacing w:after="0" w:line="240" w:lineRule="auto"/>
              <w:rPr>
                <w:rFonts w:eastAsia="Times New Roman" w:cstheme="minorHAnsi"/>
              </w:rPr>
            </w:pPr>
            <w:r w:rsidRPr="00525ED9">
              <w:rPr>
                <w:rFonts w:eastAsia="Times New Roman" w:cstheme="minorHAnsi"/>
              </w:rPr>
              <w:t>Matthew</w:t>
            </w:r>
            <w:r>
              <w:rPr>
                <w:rFonts w:eastAsia="Times New Roman" w:cstheme="minorHAnsi"/>
              </w:rPr>
              <w:t xml:space="preserve"> Fields</w:t>
            </w:r>
          </w:p>
        </w:tc>
        <w:tc>
          <w:tcPr>
            <w:tcW w:w="4394" w:type="dxa"/>
            <w:tcBorders>
              <w:top w:val="single" w:sz="6" w:space="0" w:color="CCCCCC"/>
              <w:left w:val="single" w:sz="6" w:space="0" w:color="CCCCCC"/>
              <w:bottom w:val="single" w:sz="6" w:space="0" w:color="CCCCCC"/>
              <w:right w:val="single" w:sz="6" w:space="0" w:color="CCCCCC"/>
            </w:tcBorders>
          </w:tcPr>
          <w:p w14:paraId="58658DC9" w14:textId="77777777" w:rsidR="00AA7548" w:rsidRPr="00847B1E" w:rsidRDefault="00AA7548" w:rsidP="00F852E9">
            <w:pPr>
              <w:spacing w:after="0" w:line="240" w:lineRule="auto"/>
              <w:rPr>
                <w:rFonts w:eastAsia="Times New Roman" w:cstheme="minorHAnsi"/>
              </w:rPr>
            </w:pPr>
            <w:r w:rsidRPr="00847B1E">
              <w:rPr>
                <w:rFonts w:eastAsia="Times New Roman" w:cstheme="minorHAnsi"/>
              </w:rPr>
              <w:t>Center for Biofilm Engineering</w:t>
            </w:r>
          </w:p>
        </w:tc>
        <w:tc>
          <w:tcPr>
            <w:tcW w:w="2835" w:type="dxa"/>
            <w:tcBorders>
              <w:top w:val="single" w:sz="6" w:space="0" w:color="CCCCCC"/>
              <w:left w:val="single" w:sz="6" w:space="0" w:color="CCCCCC"/>
              <w:bottom w:val="single" w:sz="6" w:space="0" w:color="CCCCCC"/>
              <w:right w:val="single" w:sz="6" w:space="0" w:color="CCCCCC"/>
            </w:tcBorders>
          </w:tcPr>
          <w:p w14:paraId="4AFD3B26" w14:textId="77777777" w:rsidR="00AA7548" w:rsidRPr="00847B1E" w:rsidRDefault="00AA7548" w:rsidP="00F852E9">
            <w:pPr>
              <w:spacing w:after="0" w:line="240" w:lineRule="auto"/>
              <w:rPr>
                <w:rFonts w:cstheme="minorHAnsi"/>
              </w:rPr>
            </w:pPr>
            <w:r w:rsidRPr="00847B1E">
              <w:rPr>
                <w:rFonts w:cstheme="minorHAnsi"/>
              </w:rPr>
              <w:t>Bozeman, MT, USA</w:t>
            </w:r>
          </w:p>
        </w:tc>
      </w:tr>
      <w:tr w:rsidR="00AA7548" w:rsidRPr="00847B1E" w14:paraId="79B77FF6" w14:textId="77777777" w:rsidTr="00FF72E3">
        <w:trPr>
          <w:trHeight w:val="315"/>
        </w:trPr>
        <w:tc>
          <w:tcPr>
            <w:tcW w:w="268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DAF690E" w14:textId="77777777" w:rsidR="00AA7548" w:rsidRPr="00525ED9" w:rsidRDefault="00AA7548" w:rsidP="00F852E9">
            <w:pPr>
              <w:spacing w:after="0" w:line="240" w:lineRule="auto"/>
              <w:rPr>
                <w:rFonts w:eastAsia="Times New Roman" w:cstheme="minorHAnsi"/>
              </w:rPr>
            </w:pPr>
            <w:r w:rsidRPr="00525ED9">
              <w:rPr>
                <w:rFonts w:eastAsia="Times New Roman" w:cstheme="minorHAnsi"/>
              </w:rPr>
              <w:t>Darla</w:t>
            </w:r>
            <w:r>
              <w:rPr>
                <w:rFonts w:eastAsia="Times New Roman" w:cstheme="minorHAnsi"/>
              </w:rPr>
              <w:t xml:space="preserve"> Goeres</w:t>
            </w:r>
          </w:p>
        </w:tc>
        <w:tc>
          <w:tcPr>
            <w:tcW w:w="4394" w:type="dxa"/>
            <w:tcBorders>
              <w:top w:val="single" w:sz="6" w:space="0" w:color="CCCCCC"/>
              <w:left w:val="single" w:sz="6" w:space="0" w:color="CCCCCC"/>
              <w:bottom w:val="single" w:sz="6" w:space="0" w:color="CCCCCC"/>
              <w:right w:val="single" w:sz="6" w:space="0" w:color="CCCCCC"/>
            </w:tcBorders>
          </w:tcPr>
          <w:p w14:paraId="1D5DEE1E" w14:textId="77777777" w:rsidR="00AA7548" w:rsidRPr="00847B1E" w:rsidRDefault="00AA7548" w:rsidP="00F852E9">
            <w:pPr>
              <w:spacing w:after="0" w:line="240" w:lineRule="auto"/>
              <w:rPr>
                <w:rFonts w:eastAsia="Times New Roman" w:cstheme="minorHAnsi"/>
              </w:rPr>
            </w:pPr>
            <w:r w:rsidRPr="00847B1E">
              <w:rPr>
                <w:rFonts w:eastAsia="Times New Roman" w:cstheme="minorHAnsi"/>
              </w:rPr>
              <w:t>Center for Biofilm Engineering</w:t>
            </w:r>
          </w:p>
        </w:tc>
        <w:tc>
          <w:tcPr>
            <w:tcW w:w="2835" w:type="dxa"/>
            <w:tcBorders>
              <w:top w:val="single" w:sz="6" w:space="0" w:color="CCCCCC"/>
              <w:left w:val="single" w:sz="6" w:space="0" w:color="CCCCCC"/>
              <w:bottom w:val="single" w:sz="6" w:space="0" w:color="CCCCCC"/>
              <w:right w:val="single" w:sz="6" w:space="0" w:color="CCCCCC"/>
            </w:tcBorders>
          </w:tcPr>
          <w:p w14:paraId="3784B8EF" w14:textId="77777777" w:rsidR="00AA7548" w:rsidRPr="00847B1E" w:rsidRDefault="00AA7548" w:rsidP="00F852E9">
            <w:pPr>
              <w:spacing w:after="0" w:line="240" w:lineRule="auto"/>
              <w:rPr>
                <w:rFonts w:eastAsia="Times New Roman" w:cstheme="minorHAnsi"/>
              </w:rPr>
            </w:pPr>
            <w:r w:rsidRPr="00847B1E">
              <w:rPr>
                <w:rFonts w:cstheme="minorHAnsi"/>
              </w:rPr>
              <w:t>Bozeman, MT, USA</w:t>
            </w:r>
          </w:p>
        </w:tc>
      </w:tr>
      <w:tr w:rsidR="00AA7548" w:rsidRPr="00847B1E" w14:paraId="5CE6EBFC" w14:textId="77777777" w:rsidTr="00FF72E3">
        <w:trPr>
          <w:trHeight w:val="315"/>
        </w:trPr>
        <w:tc>
          <w:tcPr>
            <w:tcW w:w="268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FB50A17" w14:textId="77777777" w:rsidR="00AA7548" w:rsidRPr="00525ED9" w:rsidRDefault="00AA7548" w:rsidP="00F852E9">
            <w:pPr>
              <w:spacing w:after="0" w:line="240" w:lineRule="auto"/>
              <w:rPr>
                <w:rFonts w:eastAsia="Times New Roman" w:cstheme="minorHAnsi"/>
              </w:rPr>
            </w:pPr>
            <w:r w:rsidRPr="00525ED9">
              <w:rPr>
                <w:rFonts w:eastAsia="Times New Roman" w:cstheme="minorHAnsi"/>
              </w:rPr>
              <w:t>Luanne</w:t>
            </w:r>
            <w:r>
              <w:rPr>
                <w:rFonts w:eastAsia="Times New Roman" w:cstheme="minorHAnsi"/>
              </w:rPr>
              <w:t xml:space="preserve"> Hall-Stoodley</w:t>
            </w:r>
          </w:p>
        </w:tc>
        <w:tc>
          <w:tcPr>
            <w:tcW w:w="4394" w:type="dxa"/>
            <w:tcBorders>
              <w:top w:val="single" w:sz="6" w:space="0" w:color="CCCCCC"/>
              <w:left w:val="single" w:sz="6" w:space="0" w:color="CCCCCC"/>
              <w:bottom w:val="single" w:sz="6" w:space="0" w:color="CCCCCC"/>
              <w:right w:val="single" w:sz="6" w:space="0" w:color="CCCCCC"/>
            </w:tcBorders>
          </w:tcPr>
          <w:p w14:paraId="2F50C270" w14:textId="77777777" w:rsidR="00AA7548" w:rsidRPr="00847B1E" w:rsidRDefault="00AA7548" w:rsidP="00F852E9">
            <w:pPr>
              <w:spacing w:after="0" w:line="240" w:lineRule="auto"/>
              <w:rPr>
                <w:rFonts w:eastAsia="Times New Roman" w:cstheme="minorHAnsi"/>
              </w:rPr>
            </w:pPr>
            <w:r w:rsidRPr="00847B1E">
              <w:rPr>
                <w:rFonts w:eastAsia="Times New Roman" w:cstheme="minorHAnsi"/>
              </w:rPr>
              <w:t>The Ohio State University</w:t>
            </w:r>
          </w:p>
        </w:tc>
        <w:tc>
          <w:tcPr>
            <w:tcW w:w="2835" w:type="dxa"/>
            <w:tcBorders>
              <w:top w:val="single" w:sz="6" w:space="0" w:color="CCCCCC"/>
              <w:left w:val="single" w:sz="6" w:space="0" w:color="CCCCCC"/>
              <w:bottom w:val="single" w:sz="6" w:space="0" w:color="CCCCCC"/>
              <w:right w:val="single" w:sz="6" w:space="0" w:color="CCCCCC"/>
            </w:tcBorders>
          </w:tcPr>
          <w:p w14:paraId="4840115D" w14:textId="77777777" w:rsidR="00AA7548" w:rsidRPr="00847B1E" w:rsidRDefault="00AA7548" w:rsidP="00F852E9">
            <w:pPr>
              <w:spacing w:after="0" w:line="240" w:lineRule="auto"/>
              <w:rPr>
                <w:rFonts w:cstheme="minorHAnsi"/>
              </w:rPr>
            </w:pPr>
            <w:r w:rsidRPr="00847B1E">
              <w:rPr>
                <w:rFonts w:cstheme="minorHAnsi"/>
              </w:rPr>
              <w:t>Columbus, OH, USA</w:t>
            </w:r>
          </w:p>
        </w:tc>
      </w:tr>
      <w:tr w:rsidR="00AA7548" w:rsidRPr="00847B1E" w14:paraId="5CE690ED" w14:textId="77777777" w:rsidTr="00FF72E3">
        <w:trPr>
          <w:trHeight w:val="315"/>
        </w:trPr>
        <w:tc>
          <w:tcPr>
            <w:tcW w:w="268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21F7FC2A" w14:textId="084AF2DB" w:rsidR="00AA7548" w:rsidRPr="00525ED9" w:rsidRDefault="00AA7548" w:rsidP="00F852E9">
            <w:pPr>
              <w:spacing w:after="0" w:line="240" w:lineRule="auto"/>
              <w:rPr>
                <w:rFonts w:eastAsia="Times New Roman" w:cstheme="minorHAnsi"/>
              </w:rPr>
            </w:pPr>
            <w:r w:rsidRPr="00525ED9">
              <w:rPr>
                <w:rFonts w:eastAsia="Times New Roman" w:cstheme="minorHAnsi"/>
              </w:rPr>
              <w:t>Birthe</w:t>
            </w:r>
            <w:r w:rsidR="003B5875">
              <w:rPr>
                <w:rFonts w:eastAsia="Times New Roman" w:cstheme="minorHAnsi"/>
              </w:rPr>
              <w:t xml:space="preserve"> V.</w:t>
            </w:r>
            <w:r>
              <w:rPr>
                <w:rFonts w:eastAsia="Times New Roman" w:cstheme="minorHAnsi"/>
              </w:rPr>
              <w:t xml:space="preserve"> Kjellerup</w:t>
            </w:r>
          </w:p>
        </w:tc>
        <w:tc>
          <w:tcPr>
            <w:tcW w:w="4394" w:type="dxa"/>
            <w:tcBorders>
              <w:top w:val="single" w:sz="6" w:space="0" w:color="CCCCCC"/>
              <w:left w:val="single" w:sz="6" w:space="0" w:color="CCCCCC"/>
              <w:bottom w:val="single" w:sz="6" w:space="0" w:color="CCCCCC"/>
              <w:right w:val="single" w:sz="6" w:space="0" w:color="CCCCCC"/>
            </w:tcBorders>
          </w:tcPr>
          <w:p w14:paraId="41919406" w14:textId="77777777" w:rsidR="00AA7548" w:rsidRPr="00847B1E" w:rsidRDefault="00AA7548" w:rsidP="00F852E9">
            <w:pPr>
              <w:spacing w:after="0" w:line="240" w:lineRule="auto"/>
              <w:rPr>
                <w:rFonts w:eastAsia="Times New Roman" w:cstheme="minorHAnsi"/>
              </w:rPr>
            </w:pPr>
            <w:r w:rsidRPr="00847B1E">
              <w:rPr>
                <w:rFonts w:eastAsia="Times New Roman" w:cstheme="minorHAnsi"/>
              </w:rPr>
              <w:t>University of Maryland</w:t>
            </w:r>
          </w:p>
        </w:tc>
        <w:tc>
          <w:tcPr>
            <w:tcW w:w="2835" w:type="dxa"/>
            <w:tcBorders>
              <w:top w:val="single" w:sz="6" w:space="0" w:color="CCCCCC"/>
              <w:left w:val="single" w:sz="6" w:space="0" w:color="CCCCCC"/>
              <w:bottom w:val="single" w:sz="6" w:space="0" w:color="CCCCCC"/>
              <w:right w:val="single" w:sz="6" w:space="0" w:color="CCCCCC"/>
            </w:tcBorders>
          </w:tcPr>
          <w:p w14:paraId="08E88FF0" w14:textId="77777777" w:rsidR="00AA7548" w:rsidRPr="00847B1E" w:rsidRDefault="00AA7548" w:rsidP="00F852E9">
            <w:pPr>
              <w:spacing w:after="0" w:line="240" w:lineRule="auto"/>
              <w:rPr>
                <w:rFonts w:eastAsia="Times New Roman" w:cstheme="minorHAnsi"/>
              </w:rPr>
            </w:pPr>
            <w:r w:rsidRPr="00847B1E">
              <w:rPr>
                <w:rFonts w:eastAsia="Times New Roman" w:cstheme="minorHAnsi"/>
              </w:rPr>
              <w:t>College Park, MD, USA</w:t>
            </w:r>
          </w:p>
        </w:tc>
      </w:tr>
      <w:tr w:rsidR="00AA7548" w:rsidRPr="00847B1E" w14:paraId="557B67C2" w14:textId="77777777" w:rsidTr="00FF72E3">
        <w:trPr>
          <w:trHeight w:val="315"/>
        </w:trPr>
        <w:tc>
          <w:tcPr>
            <w:tcW w:w="268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1452AA6B" w14:textId="77777777" w:rsidR="00AA7548" w:rsidRPr="00525ED9" w:rsidRDefault="00AA7548" w:rsidP="00F852E9">
            <w:pPr>
              <w:spacing w:after="0" w:line="240" w:lineRule="auto"/>
              <w:rPr>
                <w:rFonts w:eastAsia="Times New Roman" w:cstheme="minorHAnsi"/>
              </w:rPr>
            </w:pPr>
            <w:r w:rsidRPr="00525ED9">
              <w:rPr>
                <w:rFonts w:eastAsia="Times New Roman" w:cstheme="minorHAnsi"/>
              </w:rPr>
              <w:t>Michel</w:t>
            </w:r>
            <w:r>
              <w:rPr>
                <w:rFonts w:eastAsia="Times New Roman" w:cstheme="minorHAnsi"/>
              </w:rPr>
              <w:t xml:space="preserve"> Koo</w:t>
            </w:r>
          </w:p>
        </w:tc>
        <w:tc>
          <w:tcPr>
            <w:tcW w:w="4394" w:type="dxa"/>
            <w:tcBorders>
              <w:top w:val="single" w:sz="6" w:space="0" w:color="CCCCCC"/>
              <w:left w:val="single" w:sz="6" w:space="0" w:color="CCCCCC"/>
              <w:bottom w:val="single" w:sz="6" w:space="0" w:color="CCCCCC"/>
              <w:right w:val="single" w:sz="6" w:space="0" w:color="CCCCCC"/>
            </w:tcBorders>
          </w:tcPr>
          <w:p w14:paraId="426087F0" w14:textId="77777777" w:rsidR="00AA7548" w:rsidRPr="00847B1E" w:rsidRDefault="00AA7548" w:rsidP="00F852E9">
            <w:pPr>
              <w:spacing w:after="0" w:line="240" w:lineRule="auto"/>
              <w:rPr>
                <w:rFonts w:eastAsia="Times New Roman" w:cstheme="minorHAnsi"/>
              </w:rPr>
            </w:pPr>
            <w:r w:rsidRPr="00847B1E">
              <w:rPr>
                <w:rFonts w:eastAsia="Times New Roman" w:cstheme="minorHAnsi"/>
              </w:rPr>
              <w:t>University of Pennsylvania</w:t>
            </w:r>
          </w:p>
        </w:tc>
        <w:tc>
          <w:tcPr>
            <w:tcW w:w="2835" w:type="dxa"/>
            <w:tcBorders>
              <w:top w:val="single" w:sz="6" w:space="0" w:color="CCCCCC"/>
              <w:left w:val="single" w:sz="6" w:space="0" w:color="CCCCCC"/>
              <w:bottom w:val="single" w:sz="6" w:space="0" w:color="CCCCCC"/>
              <w:right w:val="single" w:sz="6" w:space="0" w:color="CCCCCC"/>
            </w:tcBorders>
          </w:tcPr>
          <w:p w14:paraId="0C4BDD74" w14:textId="77777777" w:rsidR="00AA7548" w:rsidRPr="00847B1E" w:rsidRDefault="00AA7548" w:rsidP="00F852E9">
            <w:pPr>
              <w:spacing w:after="0" w:line="240" w:lineRule="auto"/>
              <w:rPr>
                <w:rFonts w:cstheme="minorHAnsi"/>
                <w:bCs/>
              </w:rPr>
            </w:pPr>
            <w:r w:rsidRPr="00847B1E">
              <w:rPr>
                <w:rFonts w:cstheme="minorHAnsi"/>
                <w:bCs/>
              </w:rPr>
              <w:t>Philadelphia, PA, USA</w:t>
            </w:r>
          </w:p>
        </w:tc>
      </w:tr>
      <w:tr w:rsidR="00AA7548" w:rsidRPr="00847B1E" w14:paraId="2887A294" w14:textId="77777777" w:rsidTr="00FF72E3">
        <w:trPr>
          <w:trHeight w:val="315"/>
        </w:trPr>
        <w:tc>
          <w:tcPr>
            <w:tcW w:w="268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7A48554A" w14:textId="77777777" w:rsidR="00AA7548" w:rsidRPr="00525ED9" w:rsidRDefault="00AA7548" w:rsidP="00F852E9">
            <w:pPr>
              <w:spacing w:after="0" w:line="240" w:lineRule="auto"/>
              <w:rPr>
                <w:rFonts w:eastAsia="Times New Roman" w:cstheme="minorHAnsi"/>
              </w:rPr>
            </w:pPr>
            <w:r w:rsidRPr="00525ED9">
              <w:rPr>
                <w:rFonts w:eastAsia="Times New Roman" w:cstheme="minorHAnsi"/>
              </w:rPr>
              <w:t>Kasper</w:t>
            </w:r>
            <w:r>
              <w:rPr>
                <w:rFonts w:eastAsia="Times New Roman" w:cstheme="minorHAnsi"/>
              </w:rPr>
              <w:t xml:space="preserve"> Kragh</w:t>
            </w:r>
          </w:p>
        </w:tc>
        <w:tc>
          <w:tcPr>
            <w:tcW w:w="4394" w:type="dxa"/>
            <w:tcBorders>
              <w:top w:val="single" w:sz="6" w:space="0" w:color="CCCCCC"/>
              <w:left w:val="single" w:sz="6" w:space="0" w:color="CCCCCC"/>
              <w:bottom w:val="single" w:sz="6" w:space="0" w:color="CCCCCC"/>
              <w:right w:val="single" w:sz="6" w:space="0" w:color="CCCCCC"/>
            </w:tcBorders>
          </w:tcPr>
          <w:p w14:paraId="43FCF397" w14:textId="77777777" w:rsidR="00AA7548" w:rsidRPr="00847B1E" w:rsidRDefault="00AA7548" w:rsidP="00F852E9">
            <w:pPr>
              <w:spacing w:after="0" w:line="240" w:lineRule="auto"/>
              <w:rPr>
                <w:rFonts w:eastAsia="Times New Roman" w:cstheme="minorHAnsi"/>
              </w:rPr>
            </w:pPr>
            <w:r w:rsidRPr="00847B1E">
              <w:rPr>
                <w:rFonts w:eastAsia="Times New Roman" w:cstheme="minorHAnsi"/>
              </w:rPr>
              <w:t>Costerton Biofilm Center</w:t>
            </w:r>
          </w:p>
        </w:tc>
        <w:tc>
          <w:tcPr>
            <w:tcW w:w="2835" w:type="dxa"/>
            <w:tcBorders>
              <w:top w:val="single" w:sz="6" w:space="0" w:color="CCCCCC"/>
              <w:left w:val="single" w:sz="6" w:space="0" w:color="CCCCCC"/>
              <w:bottom w:val="single" w:sz="6" w:space="0" w:color="CCCCCC"/>
              <w:right w:val="single" w:sz="6" w:space="0" w:color="CCCCCC"/>
            </w:tcBorders>
          </w:tcPr>
          <w:p w14:paraId="5A19BD7F" w14:textId="77777777" w:rsidR="00AA7548" w:rsidRPr="00847B1E" w:rsidRDefault="00AA7548" w:rsidP="00F852E9">
            <w:pPr>
              <w:spacing w:after="0" w:line="240" w:lineRule="auto"/>
              <w:rPr>
                <w:rFonts w:eastAsia="Times New Roman" w:cstheme="minorHAnsi"/>
              </w:rPr>
            </w:pPr>
            <w:r w:rsidRPr="00847B1E">
              <w:rPr>
                <w:rFonts w:eastAsia="Times New Roman" w:cstheme="minorHAnsi"/>
              </w:rPr>
              <w:t>Copenhagen, Denmark</w:t>
            </w:r>
          </w:p>
        </w:tc>
      </w:tr>
      <w:tr w:rsidR="00AA7548" w:rsidRPr="00847B1E" w14:paraId="34105C1C" w14:textId="77777777" w:rsidTr="00FF72E3">
        <w:trPr>
          <w:trHeight w:val="315"/>
        </w:trPr>
        <w:tc>
          <w:tcPr>
            <w:tcW w:w="268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7674E1C0" w14:textId="77777777" w:rsidR="00AA7548" w:rsidRPr="00525ED9" w:rsidRDefault="00AA7548" w:rsidP="00F852E9">
            <w:pPr>
              <w:spacing w:after="0" w:line="240" w:lineRule="auto"/>
              <w:rPr>
                <w:rFonts w:eastAsia="Times New Roman" w:cstheme="minorHAnsi"/>
              </w:rPr>
            </w:pPr>
            <w:r w:rsidRPr="00525ED9">
              <w:rPr>
                <w:rFonts w:eastAsia="Times New Roman" w:cstheme="minorHAnsi"/>
              </w:rPr>
              <w:t>Bastiaan</w:t>
            </w:r>
            <w:r>
              <w:rPr>
                <w:rFonts w:eastAsia="Times New Roman" w:cstheme="minorHAnsi"/>
              </w:rPr>
              <w:t xml:space="preserve"> Krom</w:t>
            </w:r>
          </w:p>
        </w:tc>
        <w:tc>
          <w:tcPr>
            <w:tcW w:w="4394" w:type="dxa"/>
            <w:tcBorders>
              <w:top w:val="single" w:sz="6" w:space="0" w:color="CCCCCC"/>
              <w:left w:val="single" w:sz="6" w:space="0" w:color="CCCCCC"/>
              <w:bottom w:val="single" w:sz="6" w:space="0" w:color="CCCCCC"/>
              <w:right w:val="single" w:sz="6" w:space="0" w:color="CCCCCC"/>
            </w:tcBorders>
          </w:tcPr>
          <w:p w14:paraId="7D0588B8" w14:textId="77777777" w:rsidR="00AA7548" w:rsidRPr="00847B1E" w:rsidRDefault="00AA7548" w:rsidP="00F852E9">
            <w:pPr>
              <w:spacing w:after="0" w:line="240" w:lineRule="auto"/>
              <w:rPr>
                <w:rFonts w:eastAsia="Times New Roman" w:cstheme="minorHAnsi"/>
              </w:rPr>
            </w:pPr>
            <w:r w:rsidRPr="00847B1E">
              <w:rPr>
                <w:rFonts w:eastAsia="Times New Roman" w:cstheme="minorHAnsi"/>
              </w:rPr>
              <w:t>Academic Centre for Dentistry</w:t>
            </w:r>
          </w:p>
        </w:tc>
        <w:tc>
          <w:tcPr>
            <w:tcW w:w="2835" w:type="dxa"/>
            <w:tcBorders>
              <w:top w:val="single" w:sz="6" w:space="0" w:color="CCCCCC"/>
              <w:left w:val="single" w:sz="6" w:space="0" w:color="CCCCCC"/>
              <w:bottom w:val="single" w:sz="6" w:space="0" w:color="CCCCCC"/>
              <w:right w:val="single" w:sz="6" w:space="0" w:color="CCCCCC"/>
            </w:tcBorders>
          </w:tcPr>
          <w:p w14:paraId="585AF25A" w14:textId="77777777" w:rsidR="00AA7548" w:rsidRPr="00847B1E" w:rsidRDefault="00AA7548" w:rsidP="00F852E9">
            <w:pPr>
              <w:spacing w:after="0" w:line="240" w:lineRule="auto"/>
              <w:rPr>
                <w:rFonts w:cstheme="minorHAnsi"/>
              </w:rPr>
            </w:pPr>
            <w:r w:rsidRPr="00847B1E">
              <w:rPr>
                <w:rFonts w:cstheme="minorHAnsi"/>
              </w:rPr>
              <w:t>Amsterdam, The Netherlands</w:t>
            </w:r>
          </w:p>
        </w:tc>
      </w:tr>
      <w:tr w:rsidR="00AA7548" w:rsidRPr="00847B1E" w14:paraId="60689534" w14:textId="77777777" w:rsidTr="00FF72E3">
        <w:trPr>
          <w:trHeight w:val="315"/>
        </w:trPr>
        <w:tc>
          <w:tcPr>
            <w:tcW w:w="268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72AA69D9" w14:textId="77777777" w:rsidR="00AA7548" w:rsidRPr="00525ED9" w:rsidRDefault="00AA7548" w:rsidP="00F852E9">
            <w:pPr>
              <w:spacing w:after="0" w:line="240" w:lineRule="auto"/>
              <w:rPr>
                <w:rFonts w:eastAsia="Times New Roman" w:cstheme="minorHAnsi"/>
              </w:rPr>
            </w:pPr>
            <w:r w:rsidRPr="00525ED9">
              <w:rPr>
                <w:rFonts w:eastAsia="Times New Roman" w:cstheme="minorHAnsi"/>
              </w:rPr>
              <w:t>Tagbo</w:t>
            </w:r>
            <w:r>
              <w:rPr>
                <w:rFonts w:eastAsia="Times New Roman" w:cstheme="minorHAnsi"/>
              </w:rPr>
              <w:t xml:space="preserve"> Niepa</w:t>
            </w:r>
          </w:p>
        </w:tc>
        <w:tc>
          <w:tcPr>
            <w:tcW w:w="4394" w:type="dxa"/>
            <w:tcBorders>
              <w:top w:val="single" w:sz="6" w:space="0" w:color="CCCCCC"/>
              <w:left w:val="single" w:sz="6" w:space="0" w:color="CCCCCC"/>
              <w:bottom w:val="single" w:sz="6" w:space="0" w:color="CCCCCC"/>
              <w:right w:val="single" w:sz="6" w:space="0" w:color="CCCCCC"/>
            </w:tcBorders>
          </w:tcPr>
          <w:p w14:paraId="0EAB9535" w14:textId="77777777" w:rsidR="00AA7548" w:rsidRPr="00847B1E" w:rsidRDefault="00AA7548" w:rsidP="00F852E9">
            <w:pPr>
              <w:spacing w:after="0" w:line="240" w:lineRule="auto"/>
              <w:rPr>
                <w:rFonts w:eastAsia="Times New Roman" w:cstheme="minorHAnsi"/>
              </w:rPr>
            </w:pPr>
            <w:r w:rsidRPr="00847B1E">
              <w:rPr>
                <w:rFonts w:eastAsia="Times New Roman" w:cstheme="minorHAnsi"/>
              </w:rPr>
              <w:t>University of Pittsburgh</w:t>
            </w:r>
          </w:p>
        </w:tc>
        <w:tc>
          <w:tcPr>
            <w:tcW w:w="2835" w:type="dxa"/>
            <w:tcBorders>
              <w:top w:val="single" w:sz="6" w:space="0" w:color="CCCCCC"/>
              <w:left w:val="single" w:sz="6" w:space="0" w:color="CCCCCC"/>
              <w:bottom w:val="single" w:sz="6" w:space="0" w:color="CCCCCC"/>
              <w:right w:val="single" w:sz="6" w:space="0" w:color="CCCCCC"/>
            </w:tcBorders>
          </w:tcPr>
          <w:p w14:paraId="6787D0F8" w14:textId="77777777" w:rsidR="00AA7548" w:rsidRPr="00847B1E" w:rsidRDefault="00AA7548" w:rsidP="00F852E9">
            <w:pPr>
              <w:spacing w:after="0" w:line="240" w:lineRule="auto"/>
              <w:rPr>
                <w:rFonts w:cstheme="minorHAnsi"/>
              </w:rPr>
            </w:pPr>
            <w:r w:rsidRPr="00847B1E">
              <w:rPr>
                <w:rFonts w:cstheme="minorHAnsi"/>
              </w:rPr>
              <w:t>Pittsburgh, PA, USA</w:t>
            </w:r>
          </w:p>
        </w:tc>
      </w:tr>
      <w:tr w:rsidR="00AA7548" w:rsidRPr="00847B1E" w14:paraId="37488B18" w14:textId="77777777" w:rsidTr="00FF72E3">
        <w:trPr>
          <w:trHeight w:val="315"/>
        </w:trPr>
        <w:tc>
          <w:tcPr>
            <w:tcW w:w="268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2730E74D" w14:textId="77777777" w:rsidR="00AA7548" w:rsidRPr="00525ED9" w:rsidRDefault="00AA7548" w:rsidP="00F852E9">
            <w:pPr>
              <w:spacing w:after="0" w:line="240" w:lineRule="auto"/>
              <w:rPr>
                <w:rFonts w:eastAsia="Times New Roman" w:cstheme="minorHAnsi"/>
              </w:rPr>
            </w:pPr>
            <w:r w:rsidRPr="00525ED9">
              <w:rPr>
                <w:rFonts w:eastAsia="Times New Roman" w:cstheme="minorHAnsi"/>
              </w:rPr>
              <w:t>Matt</w:t>
            </w:r>
            <w:r w:rsidRPr="00847B1E">
              <w:rPr>
                <w:rFonts w:eastAsia="Times New Roman" w:cstheme="minorHAnsi"/>
              </w:rPr>
              <w:t>hew</w:t>
            </w:r>
            <w:r>
              <w:rPr>
                <w:rFonts w:eastAsia="Times New Roman" w:cstheme="minorHAnsi"/>
              </w:rPr>
              <w:t xml:space="preserve"> Parsek</w:t>
            </w:r>
          </w:p>
        </w:tc>
        <w:tc>
          <w:tcPr>
            <w:tcW w:w="4394" w:type="dxa"/>
            <w:tcBorders>
              <w:top w:val="single" w:sz="6" w:space="0" w:color="CCCCCC"/>
              <w:left w:val="single" w:sz="6" w:space="0" w:color="CCCCCC"/>
              <w:bottom w:val="single" w:sz="6" w:space="0" w:color="CCCCCC"/>
              <w:right w:val="single" w:sz="6" w:space="0" w:color="CCCCCC"/>
            </w:tcBorders>
          </w:tcPr>
          <w:p w14:paraId="1A262EAC" w14:textId="77777777" w:rsidR="00AA7548" w:rsidRPr="00847B1E" w:rsidRDefault="00AA7548" w:rsidP="00F852E9">
            <w:pPr>
              <w:spacing w:after="0" w:line="240" w:lineRule="auto"/>
              <w:rPr>
                <w:rFonts w:eastAsia="Times New Roman" w:cstheme="minorHAnsi"/>
              </w:rPr>
            </w:pPr>
            <w:r w:rsidRPr="00847B1E">
              <w:rPr>
                <w:rFonts w:eastAsia="Times New Roman" w:cstheme="minorHAnsi"/>
              </w:rPr>
              <w:t>University of Washington</w:t>
            </w:r>
          </w:p>
        </w:tc>
        <w:tc>
          <w:tcPr>
            <w:tcW w:w="2835" w:type="dxa"/>
            <w:tcBorders>
              <w:top w:val="single" w:sz="6" w:space="0" w:color="CCCCCC"/>
              <w:left w:val="single" w:sz="6" w:space="0" w:color="CCCCCC"/>
              <w:bottom w:val="single" w:sz="6" w:space="0" w:color="CCCCCC"/>
              <w:right w:val="single" w:sz="6" w:space="0" w:color="CCCCCC"/>
            </w:tcBorders>
          </w:tcPr>
          <w:p w14:paraId="45D92AB7" w14:textId="77777777" w:rsidR="00AA7548" w:rsidRPr="00847B1E" w:rsidRDefault="00AA7548" w:rsidP="00F852E9">
            <w:pPr>
              <w:spacing w:after="0" w:line="240" w:lineRule="auto"/>
              <w:rPr>
                <w:rFonts w:eastAsia="Times New Roman" w:cstheme="minorHAnsi"/>
              </w:rPr>
            </w:pPr>
            <w:r w:rsidRPr="00847B1E">
              <w:rPr>
                <w:rFonts w:eastAsia="Times New Roman" w:cstheme="minorHAnsi"/>
              </w:rPr>
              <w:t>Seattle, WA, USA</w:t>
            </w:r>
          </w:p>
        </w:tc>
      </w:tr>
      <w:tr w:rsidR="00AA7548" w:rsidRPr="00847B1E" w14:paraId="49E97809" w14:textId="77777777" w:rsidTr="00FF72E3">
        <w:trPr>
          <w:trHeight w:val="315"/>
        </w:trPr>
        <w:tc>
          <w:tcPr>
            <w:tcW w:w="268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750CDEAC" w14:textId="77777777" w:rsidR="00AA7548" w:rsidRPr="00525ED9" w:rsidRDefault="00AA7548" w:rsidP="00F852E9">
            <w:pPr>
              <w:spacing w:after="0" w:line="240" w:lineRule="auto"/>
              <w:rPr>
                <w:rFonts w:eastAsia="Times New Roman" w:cstheme="minorHAnsi"/>
              </w:rPr>
            </w:pPr>
            <w:r w:rsidRPr="00525ED9">
              <w:rPr>
                <w:rFonts w:eastAsia="Times New Roman" w:cstheme="minorHAnsi"/>
              </w:rPr>
              <w:t>Gordon</w:t>
            </w:r>
            <w:r>
              <w:rPr>
                <w:rFonts w:eastAsia="Times New Roman" w:cstheme="minorHAnsi"/>
              </w:rPr>
              <w:t xml:space="preserve"> Ramage</w:t>
            </w:r>
          </w:p>
        </w:tc>
        <w:tc>
          <w:tcPr>
            <w:tcW w:w="4394" w:type="dxa"/>
            <w:tcBorders>
              <w:top w:val="single" w:sz="6" w:space="0" w:color="CCCCCC"/>
              <w:left w:val="single" w:sz="6" w:space="0" w:color="CCCCCC"/>
              <w:bottom w:val="single" w:sz="6" w:space="0" w:color="CCCCCC"/>
              <w:right w:val="single" w:sz="6" w:space="0" w:color="CCCCCC"/>
            </w:tcBorders>
          </w:tcPr>
          <w:p w14:paraId="09C76D37" w14:textId="77777777" w:rsidR="00AA7548" w:rsidRPr="00847B1E" w:rsidRDefault="00AA7548" w:rsidP="00F852E9">
            <w:pPr>
              <w:spacing w:after="0" w:line="240" w:lineRule="auto"/>
              <w:rPr>
                <w:rFonts w:eastAsia="Times New Roman" w:cstheme="minorHAnsi"/>
              </w:rPr>
            </w:pPr>
            <w:r w:rsidRPr="00847B1E">
              <w:rPr>
                <w:rFonts w:eastAsia="Times New Roman" w:cstheme="minorHAnsi"/>
              </w:rPr>
              <w:t>University of Glasgow</w:t>
            </w:r>
          </w:p>
        </w:tc>
        <w:tc>
          <w:tcPr>
            <w:tcW w:w="2835" w:type="dxa"/>
            <w:tcBorders>
              <w:top w:val="single" w:sz="6" w:space="0" w:color="CCCCCC"/>
              <w:left w:val="single" w:sz="6" w:space="0" w:color="CCCCCC"/>
              <w:bottom w:val="single" w:sz="6" w:space="0" w:color="CCCCCC"/>
              <w:right w:val="single" w:sz="6" w:space="0" w:color="CCCCCC"/>
            </w:tcBorders>
          </w:tcPr>
          <w:p w14:paraId="42B58CDB" w14:textId="77777777" w:rsidR="00AA7548" w:rsidRPr="00847B1E" w:rsidRDefault="00AA7548" w:rsidP="00F852E9">
            <w:pPr>
              <w:spacing w:after="0" w:line="240" w:lineRule="auto"/>
              <w:rPr>
                <w:rFonts w:cstheme="minorHAnsi"/>
              </w:rPr>
            </w:pPr>
            <w:r w:rsidRPr="00847B1E">
              <w:rPr>
                <w:rFonts w:cstheme="minorHAnsi"/>
              </w:rPr>
              <w:t>Glasgow, UK</w:t>
            </w:r>
          </w:p>
        </w:tc>
      </w:tr>
      <w:tr w:rsidR="00AA7548" w:rsidRPr="00847B1E" w14:paraId="4E696C67" w14:textId="77777777" w:rsidTr="00FF72E3">
        <w:trPr>
          <w:trHeight w:val="315"/>
        </w:trPr>
        <w:tc>
          <w:tcPr>
            <w:tcW w:w="268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tcPr>
          <w:p w14:paraId="1CAEE03E" w14:textId="77777777" w:rsidR="00AA7548" w:rsidRPr="00525ED9" w:rsidRDefault="00AA7548" w:rsidP="00F852E9">
            <w:pPr>
              <w:spacing w:after="0" w:line="240" w:lineRule="auto"/>
              <w:rPr>
                <w:rFonts w:eastAsia="Times New Roman" w:cstheme="minorHAnsi"/>
              </w:rPr>
            </w:pPr>
            <w:r>
              <w:rPr>
                <w:rFonts w:eastAsia="Times New Roman" w:cstheme="minorHAnsi"/>
              </w:rPr>
              <w:t>Courtney Reichhardt</w:t>
            </w:r>
          </w:p>
        </w:tc>
        <w:tc>
          <w:tcPr>
            <w:tcW w:w="4394" w:type="dxa"/>
            <w:tcBorders>
              <w:top w:val="single" w:sz="6" w:space="0" w:color="CCCCCC"/>
              <w:left w:val="single" w:sz="6" w:space="0" w:color="CCCCCC"/>
              <w:bottom w:val="single" w:sz="6" w:space="0" w:color="CCCCCC"/>
              <w:right w:val="single" w:sz="6" w:space="0" w:color="CCCCCC"/>
            </w:tcBorders>
          </w:tcPr>
          <w:p w14:paraId="7BDD5E5F" w14:textId="77777777" w:rsidR="00AA7548" w:rsidRPr="00847B1E" w:rsidRDefault="00AA7548" w:rsidP="00F852E9">
            <w:pPr>
              <w:spacing w:after="0" w:line="240" w:lineRule="auto"/>
              <w:rPr>
                <w:rFonts w:eastAsia="Times New Roman" w:cstheme="minorHAnsi"/>
              </w:rPr>
            </w:pPr>
            <w:r w:rsidRPr="00847B1E">
              <w:rPr>
                <w:rFonts w:eastAsia="Times New Roman" w:cstheme="minorHAnsi"/>
              </w:rPr>
              <w:t>University of Washington</w:t>
            </w:r>
          </w:p>
        </w:tc>
        <w:tc>
          <w:tcPr>
            <w:tcW w:w="2835" w:type="dxa"/>
            <w:tcBorders>
              <w:top w:val="single" w:sz="6" w:space="0" w:color="CCCCCC"/>
              <w:left w:val="single" w:sz="6" w:space="0" w:color="CCCCCC"/>
              <w:bottom w:val="single" w:sz="6" w:space="0" w:color="CCCCCC"/>
              <w:right w:val="single" w:sz="6" w:space="0" w:color="CCCCCC"/>
            </w:tcBorders>
          </w:tcPr>
          <w:p w14:paraId="767A5706" w14:textId="77777777" w:rsidR="00AA7548" w:rsidRPr="00847B1E" w:rsidRDefault="00AA7548" w:rsidP="00F852E9">
            <w:pPr>
              <w:spacing w:after="0" w:line="240" w:lineRule="auto"/>
              <w:rPr>
                <w:rFonts w:eastAsia="Times New Roman" w:cstheme="minorHAnsi"/>
              </w:rPr>
            </w:pPr>
            <w:r w:rsidRPr="00847B1E">
              <w:rPr>
                <w:rFonts w:eastAsia="Times New Roman" w:cstheme="minorHAnsi"/>
              </w:rPr>
              <w:t>Seattle, WA, USA</w:t>
            </w:r>
          </w:p>
        </w:tc>
      </w:tr>
      <w:tr w:rsidR="00AA7548" w:rsidRPr="00847B1E" w14:paraId="68261E96" w14:textId="77777777" w:rsidTr="00FF72E3">
        <w:trPr>
          <w:trHeight w:val="315"/>
        </w:trPr>
        <w:tc>
          <w:tcPr>
            <w:tcW w:w="268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3D70828F" w14:textId="77777777" w:rsidR="00AA7548" w:rsidRPr="00525ED9" w:rsidRDefault="00AA7548" w:rsidP="00F852E9">
            <w:pPr>
              <w:spacing w:after="0" w:line="240" w:lineRule="auto"/>
              <w:rPr>
                <w:rFonts w:eastAsia="Times New Roman" w:cstheme="minorHAnsi"/>
              </w:rPr>
            </w:pPr>
            <w:r w:rsidRPr="00525ED9">
              <w:rPr>
                <w:rFonts w:eastAsia="Times New Roman" w:cstheme="minorHAnsi"/>
              </w:rPr>
              <w:t>Alex</w:t>
            </w:r>
            <w:r>
              <w:rPr>
                <w:rFonts w:eastAsia="Times New Roman" w:cstheme="minorHAnsi"/>
              </w:rPr>
              <w:t xml:space="preserve"> Richard</w:t>
            </w:r>
          </w:p>
        </w:tc>
        <w:tc>
          <w:tcPr>
            <w:tcW w:w="4394" w:type="dxa"/>
            <w:tcBorders>
              <w:top w:val="single" w:sz="6" w:space="0" w:color="CCCCCC"/>
              <w:left w:val="single" w:sz="6" w:space="0" w:color="CCCCCC"/>
              <w:bottom w:val="single" w:sz="6" w:space="0" w:color="CCCCCC"/>
              <w:right w:val="single" w:sz="6" w:space="0" w:color="CCCCCC"/>
            </w:tcBorders>
          </w:tcPr>
          <w:p w14:paraId="204D8B4E" w14:textId="77777777" w:rsidR="00AA7548" w:rsidRPr="00847B1E" w:rsidRDefault="00AA7548" w:rsidP="00F852E9">
            <w:pPr>
              <w:spacing w:after="0" w:line="240" w:lineRule="auto"/>
              <w:rPr>
                <w:rFonts w:eastAsia="Times New Roman" w:cstheme="minorHAnsi"/>
              </w:rPr>
            </w:pPr>
            <w:r w:rsidRPr="00847B1E">
              <w:rPr>
                <w:rFonts w:eastAsia="Times New Roman" w:cstheme="minorHAnsi"/>
              </w:rPr>
              <w:t>University of Michigan</w:t>
            </w:r>
          </w:p>
        </w:tc>
        <w:tc>
          <w:tcPr>
            <w:tcW w:w="2835" w:type="dxa"/>
            <w:tcBorders>
              <w:top w:val="single" w:sz="6" w:space="0" w:color="CCCCCC"/>
              <w:left w:val="single" w:sz="6" w:space="0" w:color="CCCCCC"/>
              <w:bottom w:val="single" w:sz="6" w:space="0" w:color="CCCCCC"/>
              <w:right w:val="single" w:sz="6" w:space="0" w:color="CCCCCC"/>
            </w:tcBorders>
          </w:tcPr>
          <w:p w14:paraId="59E603A1" w14:textId="77777777" w:rsidR="00AA7548" w:rsidRPr="00847B1E" w:rsidRDefault="00AA7548" w:rsidP="00F852E9">
            <w:pPr>
              <w:spacing w:after="0" w:line="240" w:lineRule="auto"/>
              <w:rPr>
                <w:rFonts w:eastAsia="Times New Roman" w:cstheme="minorHAnsi"/>
              </w:rPr>
            </w:pPr>
            <w:r w:rsidRPr="00847B1E">
              <w:rPr>
                <w:rFonts w:eastAsia="Times New Roman" w:cstheme="minorHAnsi"/>
              </w:rPr>
              <w:t>Ann Arbor, MI, USA</w:t>
            </w:r>
          </w:p>
        </w:tc>
      </w:tr>
      <w:tr w:rsidR="00AA7548" w:rsidRPr="00847B1E" w14:paraId="42162897" w14:textId="77777777" w:rsidTr="00FF72E3">
        <w:trPr>
          <w:trHeight w:val="315"/>
        </w:trPr>
        <w:tc>
          <w:tcPr>
            <w:tcW w:w="268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19705E4D" w14:textId="77777777" w:rsidR="00AA7548" w:rsidRPr="00525ED9" w:rsidRDefault="00AA7548" w:rsidP="00F852E9">
            <w:pPr>
              <w:spacing w:after="0" w:line="240" w:lineRule="auto"/>
              <w:rPr>
                <w:rFonts w:eastAsia="Times New Roman" w:cstheme="minorHAnsi"/>
              </w:rPr>
            </w:pPr>
            <w:r w:rsidRPr="00525ED9">
              <w:rPr>
                <w:rFonts w:eastAsia="Times New Roman" w:cstheme="minorHAnsi"/>
              </w:rPr>
              <w:t>Katharina</w:t>
            </w:r>
            <w:r>
              <w:rPr>
                <w:rFonts w:eastAsia="Times New Roman" w:cstheme="minorHAnsi"/>
              </w:rPr>
              <w:t xml:space="preserve"> Richter</w:t>
            </w:r>
          </w:p>
        </w:tc>
        <w:tc>
          <w:tcPr>
            <w:tcW w:w="4394" w:type="dxa"/>
            <w:tcBorders>
              <w:top w:val="single" w:sz="6" w:space="0" w:color="CCCCCC"/>
              <w:left w:val="single" w:sz="6" w:space="0" w:color="CCCCCC"/>
              <w:bottom w:val="single" w:sz="6" w:space="0" w:color="CCCCCC"/>
              <w:right w:val="single" w:sz="6" w:space="0" w:color="CCCCCC"/>
            </w:tcBorders>
          </w:tcPr>
          <w:p w14:paraId="06DE627A" w14:textId="77777777" w:rsidR="00AA7548" w:rsidRPr="00847B1E" w:rsidRDefault="00AA7548" w:rsidP="00F852E9">
            <w:pPr>
              <w:spacing w:after="0" w:line="240" w:lineRule="auto"/>
              <w:rPr>
                <w:rFonts w:eastAsia="Times New Roman" w:cstheme="minorHAnsi"/>
              </w:rPr>
            </w:pPr>
            <w:r w:rsidRPr="00847B1E">
              <w:rPr>
                <w:rFonts w:eastAsia="Times New Roman" w:cstheme="minorHAnsi"/>
              </w:rPr>
              <w:t>University of Adelaide</w:t>
            </w:r>
          </w:p>
        </w:tc>
        <w:tc>
          <w:tcPr>
            <w:tcW w:w="2835" w:type="dxa"/>
            <w:tcBorders>
              <w:top w:val="single" w:sz="6" w:space="0" w:color="CCCCCC"/>
              <w:left w:val="single" w:sz="6" w:space="0" w:color="CCCCCC"/>
              <w:bottom w:val="single" w:sz="6" w:space="0" w:color="CCCCCC"/>
              <w:right w:val="single" w:sz="6" w:space="0" w:color="CCCCCC"/>
            </w:tcBorders>
          </w:tcPr>
          <w:p w14:paraId="1C74A622" w14:textId="77777777" w:rsidR="00AA7548" w:rsidRPr="00847B1E" w:rsidRDefault="00AA7548" w:rsidP="00F852E9">
            <w:pPr>
              <w:spacing w:after="0" w:line="240" w:lineRule="auto"/>
              <w:rPr>
                <w:rFonts w:cstheme="minorHAnsi"/>
              </w:rPr>
            </w:pPr>
            <w:r w:rsidRPr="00847B1E">
              <w:rPr>
                <w:rFonts w:cstheme="minorHAnsi"/>
              </w:rPr>
              <w:t>Adelaide, Australia</w:t>
            </w:r>
          </w:p>
        </w:tc>
      </w:tr>
      <w:tr w:rsidR="00AA7548" w:rsidRPr="00847B1E" w14:paraId="17096C79" w14:textId="77777777" w:rsidTr="00FF72E3">
        <w:trPr>
          <w:trHeight w:val="315"/>
        </w:trPr>
        <w:tc>
          <w:tcPr>
            <w:tcW w:w="268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71FF235" w14:textId="77777777" w:rsidR="00AA7548" w:rsidRPr="00525ED9" w:rsidRDefault="00AA7548" w:rsidP="00F852E9">
            <w:pPr>
              <w:spacing w:after="0" w:line="240" w:lineRule="auto"/>
              <w:rPr>
                <w:rFonts w:eastAsia="Times New Roman" w:cstheme="minorHAnsi"/>
              </w:rPr>
            </w:pPr>
            <w:r w:rsidRPr="00525ED9">
              <w:rPr>
                <w:rFonts w:eastAsia="Times New Roman" w:cstheme="minorHAnsi"/>
              </w:rPr>
              <w:t>Trine</w:t>
            </w:r>
            <w:r>
              <w:rPr>
                <w:rFonts w:eastAsia="Times New Roman" w:cstheme="minorHAnsi"/>
              </w:rPr>
              <w:t xml:space="preserve"> </w:t>
            </w:r>
            <w:r w:rsidRPr="00525ED9">
              <w:rPr>
                <w:rFonts w:eastAsia="Times New Roman" w:cstheme="minorHAnsi"/>
              </w:rPr>
              <w:t>Rolighed Thomsen</w:t>
            </w:r>
          </w:p>
        </w:tc>
        <w:tc>
          <w:tcPr>
            <w:tcW w:w="4394" w:type="dxa"/>
            <w:tcBorders>
              <w:top w:val="single" w:sz="6" w:space="0" w:color="CCCCCC"/>
              <w:left w:val="single" w:sz="6" w:space="0" w:color="CCCCCC"/>
              <w:bottom w:val="single" w:sz="6" w:space="0" w:color="CCCCCC"/>
              <w:right w:val="single" w:sz="6" w:space="0" w:color="CCCCCC"/>
            </w:tcBorders>
          </w:tcPr>
          <w:p w14:paraId="4F9BD4C9" w14:textId="77777777" w:rsidR="00AA7548" w:rsidRPr="00847B1E" w:rsidRDefault="00AA7548" w:rsidP="00F852E9">
            <w:pPr>
              <w:spacing w:after="0" w:line="240" w:lineRule="auto"/>
              <w:rPr>
                <w:rFonts w:eastAsia="Times New Roman" w:cstheme="minorHAnsi"/>
              </w:rPr>
            </w:pPr>
            <w:r w:rsidRPr="00847B1E">
              <w:rPr>
                <w:rFonts w:eastAsia="Times New Roman" w:cstheme="minorHAnsi"/>
              </w:rPr>
              <w:t>Aalborg University</w:t>
            </w:r>
          </w:p>
        </w:tc>
        <w:tc>
          <w:tcPr>
            <w:tcW w:w="2835" w:type="dxa"/>
            <w:tcBorders>
              <w:top w:val="single" w:sz="6" w:space="0" w:color="CCCCCC"/>
              <w:left w:val="single" w:sz="6" w:space="0" w:color="CCCCCC"/>
              <w:bottom w:val="single" w:sz="6" w:space="0" w:color="CCCCCC"/>
              <w:right w:val="single" w:sz="6" w:space="0" w:color="CCCCCC"/>
            </w:tcBorders>
          </w:tcPr>
          <w:p w14:paraId="283F14B0" w14:textId="77777777" w:rsidR="00AA7548" w:rsidRPr="00847B1E" w:rsidRDefault="00AA7548" w:rsidP="00F852E9">
            <w:pPr>
              <w:spacing w:after="0" w:line="240" w:lineRule="auto"/>
              <w:rPr>
                <w:rFonts w:eastAsia="Times New Roman" w:cstheme="minorHAnsi"/>
              </w:rPr>
            </w:pPr>
            <w:r w:rsidRPr="00847B1E">
              <w:rPr>
                <w:rFonts w:eastAsia="Times New Roman" w:cstheme="minorHAnsi"/>
              </w:rPr>
              <w:t>Aalborg, Denmark</w:t>
            </w:r>
          </w:p>
        </w:tc>
      </w:tr>
      <w:tr w:rsidR="00AA7548" w:rsidRPr="00847B1E" w14:paraId="09ECB8EE" w14:textId="77777777" w:rsidTr="00FF72E3">
        <w:trPr>
          <w:trHeight w:val="315"/>
        </w:trPr>
        <w:tc>
          <w:tcPr>
            <w:tcW w:w="268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5F930AD6" w14:textId="77777777" w:rsidR="00AA7548" w:rsidRPr="00525ED9" w:rsidRDefault="00AA7548" w:rsidP="00F852E9">
            <w:pPr>
              <w:spacing w:after="0" w:line="240" w:lineRule="auto"/>
              <w:rPr>
                <w:rFonts w:eastAsia="Times New Roman" w:cstheme="minorHAnsi"/>
              </w:rPr>
            </w:pPr>
            <w:r w:rsidRPr="00525ED9">
              <w:rPr>
                <w:rFonts w:eastAsia="Times New Roman" w:cstheme="minorHAnsi"/>
              </w:rPr>
              <w:t>Kendra</w:t>
            </w:r>
            <w:r>
              <w:rPr>
                <w:rFonts w:eastAsia="Times New Roman" w:cstheme="minorHAnsi"/>
              </w:rPr>
              <w:t xml:space="preserve"> Rumbaugh</w:t>
            </w:r>
          </w:p>
        </w:tc>
        <w:tc>
          <w:tcPr>
            <w:tcW w:w="4394" w:type="dxa"/>
            <w:tcBorders>
              <w:top w:val="single" w:sz="6" w:space="0" w:color="CCCCCC"/>
              <w:left w:val="single" w:sz="6" w:space="0" w:color="CCCCCC"/>
              <w:bottom w:val="single" w:sz="6" w:space="0" w:color="CCCCCC"/>
              <w:right w:val="single" w:sz="6" w:space="0" w:color="CCCCCC"/>
            </w:tcBorders>
          </w:tcPr>
          <w:p w14:paraId="2713AC61" w14:textId="77777777" w:rsidR="00AA7548" w:rsidRPr="00847B1E" w:rsidRDefault="00AA7548" w:rsidP="00F852E9">
            <w:pPr>
              <w:spacing w:after="0" w:line="240" w:lineRule="auto"/>
              <w:rPr>
                <w:rFonts w:eastAsia="Times New Roman" w:cstheme="minorHAnsi"/>
              </w:rPr>
            </w:pPr>
            <w:r w:rsidRPr="00847B1E">
              <w:rPr>
                <w:rFonts w:eastAsia="Times New Roman" w:cstheme="minorHAnsi"/>
              </w:rPr>
              <w:t>Texas Tech University Health Sciences Center</w:t>
            </w:r>
          </w:p>
        </w:tc>
        <w:tc>
          <w:tcPr>
            <w:tcW w:w="2835" w:type="dxa"/>
            <w:tcBorders>
              <w:top w:val="single" w:sz="6" w:space="0" w:color="CCCCCC"/>
              <w:left w:val="single" w:sz="6" w:space="0" w:color="CCCCCC"/>
              <w:bottom w:val="single" w:sz="6" w:space="0" w:color="CCCCCC"/>
              <w:right w:val="single" w:sz="6" w:space="0" w:color="CCCCCC"/>
            </w:tcBorders>
          </w:tcPr>
          <w:p w14:paraId="38C8C9A6" w14:textId="77777777" w:rsidR="00AA7548" w:rsidRPr="00847B1E" w:rsidRDefault="00AA7548" w:rsidP="00F852E9">
            <w:pPr>
              <w:spacing w:after="0" w:line="240" w:lineRule="auto"/>
              <w:rPr>
                <w:rFonts w:eastAsia="Times New Roman" w:cstheme="minorHAnsi"/>
              </w:rPr>
            </w:pPr>
            <w:r w:rsidRPr="00847B1E">
              <w:rPr>
                <w:rFonts w:eastAsia="Times New Roman" w:cstheme="minorHAnsi"/>
              </w:rPr>
              <w:t>Lubbock, TX, USA</w:t>
            </w:r>
          </w:p>
        </w:tc>
      </w:tr>
      <w:tr w:rsidR="00AA7548" w:rsidRPr="00847B1E" w14:paraId="447E6B5A" w14:textId="77777777" w:rsidTr="00FF72E3">
        <w:trPr>
          <w:trHeight w:val="315"/>
        </w:trPr>
        <w:tc>
          <w:tcPr>
            <w:tcW w:w="268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597F2AD9" w14:textId="77777777" w:rsidR="00AA7548" w:rsidRPr="00525ED9" w:rsidRDefault="00AA7548" w:rsidP="00F852E9">
            <w:pPr>
              <w:spacing w:after="0" w:line="240" w:lineRule="auto"/>
              <w:rPr>
                <w:rFonts w:eastAsia="Times New Roman" w:cstheme="minorHAnsi"/>
              </w:rPr>
            </w:pPr>
            <w:r w:rsidRPr="00525ED9">
              <w:rPr>
                <w:rFonts w:eastAsia="Times New Roman" w:cstheme="minorHAnsi"/>
              </w:rPr>
              <w:t>Karin</w:t>
            </w:r>
            <w:r>
              <w:rPr>
                <w:rFonts w:eastAsia="Times New Roman" w:cstheme="minorHAnsi"/>
              </w:rPr>
              <w:t xml:space="preserve"> Sauer</w:t>
            </w:r>
          </w:p>
        </w:tc>
        <w:tc>
          <w:tcPr>
            <w:tcW w:w="4394" w:type="dxa"/>
            <w:tcBorders>
              <w:top w:val="single" w:sz="6" w:space="0" w:color="CCCCCC"/>
              <w:left w:val="single" w:sz="6" w:space="0" w:color="CCCCCC"/>
              <w:bottom w:val="single" w:sz="6" w:space="0" w:color="CCCCCC"/>
              <w:right w:val="single" w:sz="6" w:space="0" w:color="CCCCCC"/>
            </w:tcBorders>
          </w:tcPr>
          <w:p w14:paraId="7E9B9CFF" w14:textId="77777777" w:rsidR="00AA7548" w:rsidRPr="00847B1E" w:rsidRDefault="00AA7548" w:rsidP="00F852E9">
            <w:pPr>
              <w:spacing w:after="0" w:line="240" w:lineRule="auto"/>
              <w:rPr>
                <w:rFonts w:eastAsia="Times New Roman" w:cstheme="minorHAnsi"/>
              </w:rPr>
            </w:pPr>
            <w:r w:rsidRPr="00847B1E">
              <w:rPr>
                <w:rFonts w:eastAsia="Times New Roman" w:cstheme="minorHAnsi"/>
              </w:rPr>
              <w:t>Binghamton University</w:t>
            </w:r>
          </w:p>
        </w:tc>
        <w:tc>
          <w:tcPr>
            <w:tcW w:w="2835" w:type="dxa"/>
            <w:tcBorders>
              <w:top w:val="single" w:sz="6" w:space="0" w:color="CCCCCC"/>
              <w:left w:val="single" w:sz="6" w:space="0" w:color="CCCCCC"/>
              <w:bottom w:val="single" w:sz="6" w:space="0" w:color="CCCCCC"/>
              <w:right w:val="single" w:sz="6" w:space="0" w:color="CCCCCC"/>
            </w:tcBorders>
          </w:tcPr>
          <w:p w14:paraId="32E2DE7F" w14:textId="77777777" w:rsidR="00AA7548" w:rsidRPr="00847B1E" w:rsidRDefault="00AA7548" w:rsidP="00F852E9">
            <w:pPr>
              <w:spacing w:after="0" w:line="240" w:lineRule="auto"/>
              <w:rPr>
                <w:rFonts w:cstheme="minorHAnsi"/>
              </w:rPr>
            </w:pPr>
            <w:r w:rsidRPr="00847B1E">
              <w:rPr>
                <w:rFonts w:cstheme="minorHAnsi"/>
              </w:rPr>
              <w:t>Binghamton, NY, USA</w:t>
            </w:r>
          </w:p>
        </w:tc>
      </w:tr>
      <w:tr w:rsidR="00AA7548" w:rsidRPr="00847B1E" w14:paraId="7C9588D7" w14:textId="77777777" w:rsidTr="00FF72E3">
        <w:trPr>
          <w:trHeight w:val="315"/>
        </w:trPr>
        <w:tc>
          <w:tcPr>
            <w:tcW w:w="268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tcPr>
          <w:p w14:paraId="40E944E5" w14:textId="77777777" w:rsidR="00AA7548" w:rsidRPr="00847B1E" w:rsidRDefault="00AA7548" w:rsidP="00F852E9">
            <w:pPr>
              <w:spacing w:after="0" w:line="240" w:lineRule="auto"/>
              <w:rPr>
                <w:rFonts w:eastAsia="Times New Roman" w:cstheme="minorHAnsi"/>
              </w:rPr>
            </w:pPr>
            <w:r w:rsidRPr="00847B1E">
              <w:rPr>
                <w:rFonts w:eastAsia="Times New Roman" w:cstheme="minorHAnsi"/>
              </w:rPr>
              <w:t>Pradeep</w:t>
            </w:r>
            <w:r>
              <w:rPr>
                <w:rFonts w:eastAsia="Times New Roman" w:cstheme="minorHAnsi"/>
              </w:rPr>
              <w:t xml:space="preserve"> Singh</w:t>
            </w:r>
          </w:p>
        </w:tc>
        <w:tc>
          <w:tcPr>
            <w:tcW w:w="4394" w:type="dxa"/>
            <w:tcBorders>
              <w:top w:val="single" w:sz="6" w:space="0" w:color="CCCCCC"/>
              <w:left w:val="single" w:sz="6" w:space="0" w:color="CCCCCC"/>
              <w:bottom w:val="single" w:sz="6" w:space="0" w:color="CCCCCC"/>
              <w:right w:val="single" w:sz="6" w:space="0" w:color="CCCCCC"/>
            </w:tcBorders>
          </w:tcPr>
          <w:p w14:paraId="5004DFEE" w14:textId="77777777" w:rsidR="00AA7548" w:rsidRPr="00847B1E" w:rsidRDefault="00AA7548" w:rsidP="00F852E9">
            <w:pPr>
              <w:spacing w:after="0" w:line="240" w:lineRule="auto"/>
              <w:rPr>
                <w:rFonts w:eastAsia="Times New Roman" w:cstheme="minorHAnsi"/>
              </w:rPr>
            </w:pPr>
            <w:r w:rsidRPr="00847B1E">
              <w:rPr>
                <w:rFonts w:eastAsia="Times New Roman" w:cstheme="minorHAnsi"/>
              </w:rPr>
              <w:t>University of Washington</w:t>
            </w:r>
          </w:p>
        </w:tc>
        <w:tc>
          <w:tcPr>
            <w:tcW w:w="2835" w:type="dxa"/>
            <w:tcBorders>
              <w:top w:val="single" w:sz="6" w:space="0" w:color="CCCCCC"/>
              <w:left w:val="single" w:sz="6" w:space="0" w:color="CCCCCC"/>
              <w:bottom w:val="single" w:sz="6" w:space="0" w:color="CCCCCC"/>
              <w:right w:val="single" w:sz="6" w:space="0" w:color="CCCCCC"/>
            </w:tcBorders>
          </w:tcPr>
          <w:p w14:paraId="660F8606" w14:textId="77777777" w:rsidR="00AA7548" w:rsidRPr="00847B1E" w:rsidRDefault="00AA7548" w:rsidP="00F852E9">
            <w:pPr>
              <w:spacing w:after="0" w:line="240" w:lineRule="auto"/>
              <w:rPr>
                <w:rFonts w:eastAsia="Times New Roman" w:cstheme="minorHAnsi"/>
              </w:rPr>
            </w:pPr>
            <w:r w:rsidRPr="00847B1E">
              <w:rPr>
                <w:rFonts w:eastAsia="Times New Roman" w:cstheme="minorHAnsi"/>
              </w:rPr>
              <w:t>Seattle, WA, USA</w:t>
            </w:r>
          </w:p>
        </w:tc>
      </w:tr>
      <w:tr w:rsidR="00AA7548" w:rsidRPr="00847B1E" w14:paraId="75A451E1" w14:textId="77777777" w:rsidTr="00FF72E3">
        <w:trPr>
          <w:trHeight w:val="315"/>
        </w:trPr>
        <w:tc>
          <w:tcPr>
            <w:tcW w:w="268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FAF9931" w14:textId="77777777" w:rsidR="00AA7548" w:rsidRPr="00525ED9" w:rsidRDefault="00AA7548" w:rsidP="00F852E9">
            <w:pPr>
              <w:spacing w:after="0" w:line="240" w:lineRule="auto"/>
              <w:rPr>
                <w:rFonts w:eastAsia="Times New Roman" w:cstheme="minorHAnsi"/>
              </w:rPr>
            </w:pPr>
            <w:r w:rsidRPr="00525ED9">
              <w:rPr>
                <w:rFonts w:eastAsia="Times New Roman" w:cstheme="minorHAnsi"/>
              </w:rPr>
              <w:t>Phil</w:t>
            </w:r>
            <w:r>
              <w:rPr>
                <w:rFonts w:eastAsia="Times New Roman" w:cstheme="minorHAnsi"/>
              </w:rPr>
              <w:t xml:space="preserve"> Stewart</w:t>
            </w:r>
          </w:p>
        </w:tc>
        <w:tc>
          <w:tcPr>
            <w:tcW w:w="4394" w:type="dxa"/>
            <w:tcBorders>
              <w:top w:val="single" w:sz="6" w:space="0" w:color="CCCCCC"/>
              <w:left w:val="single" w:sz="6" w:space="0" w:color="CCCCCC"/>
              <w:bottom w:val="single" w:sz="6" w:space="0" w:color="CCCCCC"/>
              <w:right w:val="single" w:sz="6" w:space="0" w:color="CCCCCC"/>
            </w:tcBorders>
          </w:tcPr>
          <w:p w14:paraId="5E94B4A8" w14:textId="77777777" w:rsidR="00AA7548" w:rsidRPr="00847B1E" w:rsidRDefault="00AA7548" w:rsidP="00F852E9">
            <w:pPr>
              <w:spacing w:after="0" w:line="240" w:lineRule="auto"/>
              <w:rPr>
                <w:rFonts w:eastAsia="Times New Roman" w:cstheme="minorHAnsi"/>
              </w:rPr>
            </w:pPr>
            <w:r w:rsidRPr="00847B1E">
              <w:rPr>
                <w:rFonts w:eastAsia="Times New Roman" w:cstheme="minorHAnsi"/>
              </w:rPr>
              <w:t>Center for Biofilm Engineering</w:t>
            </w:r>
          </w:p>
        </w:tc>
        <w:tc>
          <w:tcPr>
            <w:tcW w:w="2835" w:type="dxa"/>
            <w:tcBorders>
              <w:top w:val="single" w:sz="6" w:space="0" w:color="CCCCCC"/>
              <w:left w:val="single" w:sz="6" w:space="0" w:color="CCCCCC"/>
              <w:bottom w:val="single" w:sz="6" w:space="0" w:color="CCCCCC"/>
              <w:right w:val="single" w:sz="6" w:space="0" w:color="CCCCCC"/>
            </w:tcBorders>
          </w:tcPr>
          <w:p w14:paraId="09E3724B" w14:textId="77777777" w:rsidR="00AA7548" w:rsidRPr="00847B1E" w:rsidRDefault="00AA7548" w:rsidP="00F852E9">
            <w:pPr>
              <w:spacing w:after="0" w:line="240" w:lineRule="auto"/>
              <w:rPr>
                <w:rFonts w:eastAsia="Times New Roman" w:cstheme="minorHAnsi"/>
              </w:rPr>
            </w:pPr>
            <w:r w:rsidRPr="00847B1E">
              <w:rPr>
                <w:rFonts w:cstheme="minorHAnsi"/>
              </w:rPr>
              <w:t>Bozeman, MT, USA</w:t>
            </w:r>
          </w:p>
        </w:tc>
      </w:tr>
      <w:tr w:rsidR="00AA7548" w:rsidRPr="00847B1E" w14:paraId="497F8931" w14:textId="77777777" w:rsidTr="00FF72E3">
        <w:trPr>
          <w:trHeight w:val="315"/>
        </w:trPr>
        <w:tc>
          <w:tcPr>
            <w:tcW w:w="268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3BE60C24" w14:textId="77777777" w:rsidR="00AA7548" w:rsidRPr="00525ED9" w:rsidRDefault="00AA7548" w:rsidP="00F852E9">
            <w:pPr>
              <w:spacing w:after="0" w:line="240" w:lineRule="auto"/>
              <w:rPr>
                <w:rFonts w:eastAsia="Times New Roman" w:cstheme="minorHAnsi"/>
              </w:rPr>
            </w:pPr>
            <w:r w:rsidRPr="00525ED9">
              <w:rPr>
                <w:rFonts w:eastAsia="Times New Roman" w:cstheme="minorHAnsi"/>
              </w:rPr>
              <w:t>Paul</w:t>
            </w:r>
            <w:r>
              <w:rPr>
                <w:rFonts w:eastAsia="Times New Roman" w:cstheme="minorHAnsi"/>
              </w:rPr>
              <w:t xml:space="preserve"> Stoodley</w:t>
            </w:r>
          </w:p>
        </w:tc>
        <w:tc>
          <w:tcPr>
            <w:tcW w:w="4394" w:type="dxa"/>
            <w:tcBorders>
              <w:top w:val="single" w:sz="6" w:space="0" w:color="CCCCCC"/>
              <w:left w:val="single" w:sz="6" w:space="0" w:color="CCCCCC"/>
              <w:bottom w:val="single" w:sz="6" w:space="0" w:color="CCCCCC"/>
              <w:right w:val="single" w:sz="6" w:space="0" w:color="CCCCCC"/>
            </w:tcBorders>
          </w:tcPr>
          <w:p w14:paraId="036C8E09" w14:textId="77777777" w:rsidR="00AA7548" w:rsidRPr="00847B1E" w:rsidRDefault="00AA7548" w:rsidP="00F852E9">
            <w:pPr>
              <w:spacing w:after="0" w:line="240" w:lineRule="auto"/>
              <w:rPr>
                <w:rFonts w:eastAsia="Times New Roman" w:cstheme="minorHAnsi"/>
              </w:rPr>
            </w:pPr>
            <w:r w:rsidRPr="00847B1E">
              <w:rPr>
                <w:rFonts w:eastAsia="Times New Roman" w:cstheme="minorHAnsi"/>
              </w:rPr>
              <w:t>The Ohio State University</w:t>
            </w:r>
          </w:p>
        </w:tc>
        <w:tc>
          <w:tcPr>
            <w:tcW w:w="2835" w:type="dxa"/>
            <w:tcBorders>
              <w:top w:val="single" w:sz="6" w:space="0" w:color="CCCCCC"/>
              <w:left w:val="single" w:sz="6" w:space="0" w:color="CCCCCC"/>
              <w:bottom w:val="single" w:sz="6" w:space="0" w:color="CCCCCC"/>
              <w:right w:val="single" w:sz="6" w:space="0" w:color="CCCCCC"/>
            </w:tcBorders>
          </w:tcPr>
          <w:p w14:paraId="76919149" w14:textId="77777777" w:rsidR="00AA7548" w:rsidRPr="00847B1E" w:rsidRDefault="00AA7548" w:rsidP="00F852E9">
            <w:pPr>
              <w:spacing w:after="0" w:line="240" w:lineRule="auto"/>
              <w:rPr>
                <w:rFonts w:cstheme="minorHAnsi"/>
              </w:rPr>
            </w:pPr>
            <w:r w:rsidRPr="00847B1E">
              <w:rPr>
                <w:rFonts w:cstheme="minorHAnsi"/>
              </w:rPr>
              <w:t>Columbus, OH, USA</w:t>
            </w:r>
          </w:p>
        </w:tc>
      </w:tr>
      <w:tr w:rsidR="00AA7548" w:rsidRPr="00847B1E" w14:paraId="50BF4ED5" w14:textId="77777777" w:rsidTr="00FF72E3">
        <w:trPr>
          <w:trHeight w:val="315"/>
        </w:trPr>
        <w:tc>
          <w:tcPr>
            <w:tcW w:w="268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3CBEF764" w14:textId="77777777" w:rsidR="00AA7548" w:rsidRPr="00525ED9" w:rsidRDefault="00AA7548" w:rsidP="00F852E9">
            <w:pPr>
              <w:spacing w:after="0" w:line="240" w:lineRule="auto"/>
              <w:rPr>
                <w:rFonts w:eastAsia="Times New Roman" w:cstheme="minorHAnsi"/>
              </w:rPr>
            </w:pPr>
            <w:r w:rsidRPr="00525ED9">
              <w:rPr>
                <w:rFonts w:eastAsia="Times New Roman" w:cstheme="minorHAnsi"/>
              </w:rPr>
              <w:t>Jeremy</w:t>
            </w:r>
            <w:r>
              <w:rPr>
                <w:rFonts w:eastAsia="Times New Roman" w:cstheme="minorHAnsi"/>
              </w:rPr>
              <w:t xml:space="preserve"> Webb</w:t>
            </w:r>
          </w:p>
        </w:tc>
        <w:tc>
          <w:tcPr>
            <w:tcW w:w="4394" w:type="dxa"/>
            <w:tcBorders>
              <w:top w:val="single" w:sz="6" w:space="0" w:color="CCCCCC"/>
              <w:left w:val="single" w:sz="6" w:space="0" w:color="CCCCCC"/>
              <w:bottom w:val="single" w:sz="6" w:space="0" w:color="CCCCCC"/>
              <w:right w:val="single" w:sz="6" w:space="0" w:color="CCCCCC"/>
            </w:tcBorders>
          </w:tcPr>
          <w:p w14:paraId="052581F6" w14:textId="77777777" w:rsidR="00AA7548" w:rsidRPr="00847B1E" w:rsidRDefault="00AA7548" w:rsidP="00F852E9">
            <w:pPr>
              <w:spacing w:after="0" w:line="240" w:lineRule="auto"/>
              <w:rPr>
                <w:rFonts w:eastAsia="Times New Roman" w:cstheme="minorHAnsi"/>
              </w:rPr>
            </w:pPr>
            <w:r w:rsidRPr="00847B1E">
              <w:rPr>
                <w:rFonts w:eastAsia="Times New Roman" w:cstheme="minorHAnsi"/>
              </w:rPr>
              <w:t>University of Southampton</w:t>
            </w:r>
          </w:p>
        </w:tc>
        <w:tc>
          <w:tcPr>
            <w:tcW w:w="2835" w:type="dxa"/>
            <w:tcBorders>
              <w:top w:val="single" w:sz="6" w:space="0" w:color="CCCCCC"/>
              <w:left w:val="single" w:sz="6" w:space="0" w:color="CCCCCC"/>
              <w:bottom w:val="single" w:sz="6" w:space="0" w:color="CCCCCC"/>
              <w:right w:val="single" w:sz="6" w:space="0" w:color="CCCCCC"/>
            </w:tcBorders>
          </w:tcPr>
          <w:p w14:paraId="0AF76A8D" w14:textId="77777777" w:rsidR="00AA7548" w:rsidRPr="00847B1E" w:rsidRDefault="00AA7548" w:rsidP="00F852E9">
            <w:pPr>
              <w:spacing w:after="0" w:line="240" w:lineRule="auto"/>
              <w:rPr>
                <w:rFonts w:cstheme="minorHAnsi"/>
              </w:rPr>
            </w:pPr>
            <w:r w:rsidRPr="00847B1E">
              <w:rPr>
                <w:rFonts w:cstheme="minorHAnsi"/>
              </w:rPr>
              <w:t>Southampton, UK</w:t>
            </w:r>
          </w:p>
        </w:tc>
      </w:tr>
      <w:tr w:rsidR="00AA7548" w:rsidRPr="00847B1E" w14:paraId="4853C62A" w14:textId="77777777" w:rsidTr="00FF72E3">
        <w:trPr>
          <w:trHeight w:val="315"/>
        </w:trPr>
        <w:tc>
          <w:tcPr>
            <w:tcW w:w="268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56401047" w14:textId="77777777" w:rsidR="00AA7548" w:rsidRPr="00525ED9" w:rsidRDefault="00AA7548" w:rsidP="00F852E9">
            <w:pPr>
              <w:spacing w:after="0" w:line="240" w:lineRule="auto"/>
              <w:rPr>
                <w:rFonts w:eastAsia="Times New Roman" w:cstheme="minorHAnsi"/>
              </w:rPr>
            </w:pPr>
            <w:r w:rsidRPr="00525ED9">
              <w:rPr>
                <w:rFonts w:eastAsia="Times New Roman" w:cstheme="minorHAnsi"/>
              </w:rPr>
              <w:t>Marvin</w:t>
            </w:r>
            <w:r>
              <w:rPr>
                <w:rFonts w:eastAsia="Times New Roman" w:cstheme="minorHAnsi"/>
              </w:rPr>
              <w:t xml:space="preserve"> Whiteley</w:t>
            </w:r>
          </w:p>
        </w:tc>
        <w:tc>
          <w:tcPr>
            <w:tcW w:w="4394" w:type="dxa"/>
            <w:tcBorders>
              <w:top w:val="single" w:sz="6" w:space="0" w:color="CCCCCC"/>
              <w:left w:val="single" w:sz="6" w:space="0" w:color="CCCCCC"/>
              <w:bottom w:val="single" w:sz="6" w:space="0" w:color="CCCCCC"/>
              <w:right w:val="single" w:sz="6" w:space="0" w:color="CCCCCC"/>
            </w:tcBorders>
          </w:tcPr>
          <w:p w14:paraId="72BD57E5" w14:textId="77777777" w:rsidR="00AA7548" w:rsidRPr="00847B1E" w:rsidRDefault="00AA7548" w:rsidP="00F852E9">
            <w:pPr>
              <w:spacing w:after="0" w:line="240" w:lineRule="auto"/>
              <w:rPr>
                <w:rFonts w:eastAsia="Times New Roman" w:cstheme="minorHAnsi"/>
              </w:rPr>
            </w:pPr>
            <w:r w:rsidRPr="00847B1E">
              <w:rPr>
                <w:rFonts w:eastAsia="Times New Roman" w:cstheme="minorHAnsi"/>
              </w:rPr>
              <w:t>Georgia Institute of Technology</w:t>
            </w:r>
          </w:p>
        </w:tc>
        <w:tc>
          <w:tcPr>
            <w:tcW w:w="2835" w:type="dxa"/>
            <w:tcBorders>
              <w:top w:val="single" w:sz="6" w:space="0" w:color="CCCCCC"/>
              <w:left w:val="single" w:sz="6" w:space="0" w:color="CCCCCC"/>
              <w:bottom w:val="single" w:sz="6" w:space="0" w:color="CCCCCC"/>
              <w:right w:val="single" w:sz="6" w:space="0" w:color="CCCCCC"/>
            </w:tcBorders>
          </w:tcPr>
          <w:p w14:paraId="64E1DFCE" w14:textId="77777777" w:rsidR="00AA7548" w:rsidRPr="00847B1E" w:rsidRDefault="00AA7548" w:rsidP="00F852E9">
            <w:pPr>
              <w:spacing w:after="0" w:line="240" w:lineRule="auto"/>
              <w:rPr>
                <w:rFonts w:eastAsia="Times New Roman" w:cstheme="minorHAnsi"/>
              </w:rPr>
            </w:pPr>
            <w:r w:rsidRPr="00847B1E">
              <w:rPr>
                <w:rFonts w:eastAsia="Times New Roman" w:cstheme="minorHAnsi"/>
              </w:rPr>
              <w:t>Atlanta, GA, USA</w:t>
            </w:r>
          </w:p>
        </w:tc>
      </w:tr>
      <w:tr w:rsidR="00AA7548" w:rsidRPr="00847B1E" w14:paraId="0148E99A" w14:textId="77777777" w:rsidTr="00FF72E3">
        <w:trPr>
          <w:trHeight w:val="315"/>
        </w:trPr>
        <w:tc>
          <w:tcPr>
            <w:tcW w:w="268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50E61B6A" w14:textId="77777777" w:rsidR="00AA7548" w:rsidRPr="00525ED9" w:rsidRDefault="00AA7548" w:rsidP="00F852E9">
            <w:pPr>
              <w:spacing w:after="0" w:line="240" w:lineRule="auto"/>
              <w:rPr>
                <w:rFonts w:eastAsia="Times New Roman" w:cstheme="minorHAnsi"/>
              </w:rPr>
            </w:pPr>
            <w:r w:rsidRPr="00525ED9">
              <w:rPr>
                <w:rFonts w:eastAsia="Times New Roman" w:cstheme="minorHAnsi"/>
              </w:rPr>
              <w:t>Craig</w:t>
            </w:r>
            <w:r>
              <w:rPr>
                <w:rFonts w:eastAsia="Times New Roman" w:cstheme="minorHAnsi"/>
              </w:rPr>
              <w:t xml:space="preserve"> Williams</w:t>
            </w:r>
          </w:p>
        </w:tc>
        <w:tc>
          <w:tcPr>
            <w:tcW w:w="4394" w:type="dxa"/>
            <w:tcBorders>
              <w:top w:val="single" w:sz="6" w:space="0" w:color="CCCCCC"/>
              <w:left w:val="single" w:sz="6" w:space="0" w:color="CCCCCC"/>
              <w:bottom w:val="single" w:sz="6" w:space="0" w:color="CCCCCC"/>
              <w:right w:val="single" w:sz="6" w:space="0" w:color="CCCCCC"/>
            </w:tcBorders>
          </w:tcPr>
          <w:p w14:paraId="26B68967" w14:textId="77777777" w:rsidR="00AA7548" w:rsidRPr="00847B1E" w:rsidRDefault="00AA7548" w:rsidP="00F852E9">
            <w:pPr>
              <w:spacing w:after="0" w:line="240" w:lineRule="auto"/>
              <w:rPr>
                <w:rFonts w:eastAsia="Times New Roman" w:cstheme="minorHAnsi"/>
              </w:rPr>
            </w:pPr>
            <w:r w:rsidRPr="00847B1E">
              <w:rPr>
                <w:rFonts w:eastAsia="Times New Roman" w:cstheme="minorHAnsi"/>
              </w:rPr>
              <w:t>University of West Scotland</w:t>
            </w:r>
          </w:p>
        </w:tc>
        <w:tc>
          <w:tcPr>
            <w:tcW w:w="2835" w:type="dxa"/>
            <w:tcBorders>
              <w:top w:val="single" w:sz="6" w:space="0" w:color="CCCCCC"/>
              <w:left w:val="single" w:sz="6" w:space="0" w:color="CCCCCC"/>
              <w:bottom w:val="single" w:sz="6" w:space="0" w:color="CCCCCC"/>
              <w:right w:val="single" w:sz="6" w:space="0" w:color="CCCCCC"/>
            </w:tcBorders>
          </w:tcPr>
          <w:p w14:paraId="43C1EA5E" w14:textId="77777777" w:rsidR="00AA7548" w:rsidRPr="00847B1E" w:rsidRDefault="00AA7548" w:rsidP="00F852E9">
            <w:pPr>
              <w:spacing w:after="0" w:line="240" w:lineRule="auto"/>
              <w:rPr>
                <w:rFonts w:eastAsia="Times New Roman" w:cstheme="minorHAnsi"/>
              </w:rPr>
            </w:pPr>
            <w:r w:rsidRPr="00847B1E">
              <w:rPr>
                <w:rFonts w:eastAsia="Times New Roman" w:cstheme="minorHAnsi"/>
              </w:rPr>
              <w:t>Paisley, UK</w:t>
            </w:r>
          </w:p>
        </w:tc>
      </w:tr>
      <w:tr w:rsidR="00AA7548" w:rsidRPr="00847B1E" w14:paraId="17B83C36" w14:textId="77777777" w:rsidTr="00FF72E3">
        <w:trPr>
          <w:trHeight w:val="477"/>
        </w:trPr>
        <w:tc>
          <w:tcPr>
            <w:tcW w:w="268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5365711" w14:textId="77777777" w:rsidR="00AA7548" w:rsidRPr="00525ED9" w:rsidRDefault="00AA7548" w:rsidP="00F852E9">
            <w:pPr>
              <w:spacing w:after="0" w:line="240" w:lineRule="auto"/>
              <w:rPr>
                <w:rFonts w:eastAsia="Times New Roman" w:cstheme="minorHAnsi"/>
              </w:rPr>
            </w:pPr>
            <w:r w:rsidRPr="00525ED9">
              <w:rPr>
                <w:rFonts w:eastAsia="Times New Roman" w:cstheme="minorHAnsi"/>
              </w:rPr>
              <w:t>Dan</w:t>
            </w:r>
            <w:r>
              <w:rPr>
                <w:rFonts w:eastAsia="Times New Roman" w:cstheme="minorHAnsi"/>
              </w:rPr>
              <w:t xml:space="preserve"> Wozniak</w:t>
            </w:r>
          </w:p>
        </w:tc>
        <w:tc>
          <w:tcPr>
            <w:tcW w:w="4394" w:type="dxa"/>
            <w:tcBorders>
              <w:top w:val="single" w:sz="6" w:space="0" w:color="CCCCCC"/>
              <w:left w:val="single" w:sz="6" w:space="0" w:color="CCCCCC"/>
              <w:bottom w:val="single" w:sz="6" w:space="0" w:color="CCCCCC"/>
              <w:right w:val="single" w:sz="6" w:space="0" w:color="CCCCCC"/>
            </w:tcBorders>
          </w:tcPr>
          <w:p w14:paraId="70B701C3" w14:textId="77777777" w:rsidR="00AA7548" w:rsidRPr="00847B1E" w:rsidRDefault="00AA7548" w:rsidP="00F852E9">
            <w:pPr>
              <w:spacing w:after="0" w:line="240" w:lineRule="auto"/>
              <w:rPr>
                <w:rFonts w:eastAsia="Times New Roman" w:cstheme="minorHAnsi"/>
              </w:rPr>
            </w:pPr>
            <w:r w:rsidRPr="00847B1E">
              <w:rPr>
                <w:rFonts w:eastAsia="Times New Roman" w:cstheme="minorHAnsi"/>
              </w:rPr>
              <w:t>The Ohio State University</w:t>
            </w:r>
          </w:p>
        </w:tc>
        <w:tc>
          <w:tcPr>
            <w:tcW w:w="2835" w:type="dxa"/>
            <w:tcBorders>
              <w:top w:val="single" w:sz="6" w:space="0" w:color="CCCCCC"/>
              <w:left w:val="single" w:sz="6" w:space="0" w:color="CCCCCC"/>
              <w:bottom w:val="single" w:sz="6" w:space="0" w:color="CCCCCC"/>
              <w:right w:val="single" w:sz="6" w:space="0" w:color="CCCCCC"/>
            </w:tcBorders>
          </w:tcPr>
          <w:p w14:paraId="37CB924C" w14:textId="77777777" w:rsidR="00AA7548" w:rsidRPr="00847B1E" w:rsidRDefault="00AA7548" w:rsidP="00F852E9">
            <w:pPr>
              <w:spacing w:after="0" w:line="240" w:lineRule="auto"/>
              <w:rPr>
                <w:rFonts w:cstheme="minorHAnsi"/>
              </w:rPr>
            </w:pPr>
            <w:r w:rsidRPr="00847B1E">
              <w:rPr>
                <w:rFonts w:cstheme="minorHAnsi"/>
              </w:rPr>
              <w:t>Columbus, OH, USA</w:t>
            </w:r>
          </w:p>
        </w:tc>
      </w:tr>
    </w:tbl>
    <w:p w14:paraId="11EAABDA" w14:textId="77777777" w:rsidR="00AA7548" w:rsidRDefault="00AA7548" w:rsidP="00F852E9">
      <w:pPr>
        <w:spacing w:after="0" w:line="360" w:lineRule="auto"/>
        <w:jc w:val="both"/>
        <w:rPr>
          <w:b/>
        </w:rPr>
      </w:pPr>
    </w:p>
    <w:p w14:paraId="6009A4AE" w14:textId="77777777" w:rsidR="00AA7548" w:rsidRDefault="00AA7548" w:rsidP="00F852E9">
      <w:pPr>
        <w:spacing w:after="0"/>
        <w:rPr>
          <w:b/>
        </w:rPr>
      </w:pPr>
      <w:r>
        <w:rPr>
          <w:b/>
        </w:rPr>
        <w:br w:type="page"/>
      </w:r>
    </w:p>
    <w:p w14:paraId="1DAA7A6F" w14:textId="5DA04A44" w:rsidR="00AA7548" w:rsidRPr="00050685" w:rsidRDefault="00AA7548" w:rsidP="00F852E9">
      <w:pPr>
        <w:spacing w:after="0" w:line="360" w:lineRule="auto"/>
        <w:jc w:val="both"/>
      </w:pPr>
      <w:r>
        <w:rPr>
          <w:b/>
        </w:rPr>
        <w:lastRenderedPageBreak/>
        <w:t xml:space="preserve">Figure 1. </w:t>
      </w:r>
      <w:r w:rsidR="00050685">
        <w:rPr>
          <w:b/>
        </w:rPr>
        <w:t xml:space="preserve">Selection of pictures taken during the 2019 Biofilm Bash. </w:t>
      </w:r>
      <w:r w:rsidR="00050685">
        <w:t>Top: plenary session inside the Ponderosa Lodge. Middle: Group picture with all participants in front of Beaver Creek Lodge. Bottom left: Dinner on the first night. Bottom right: discussions on the meadow.</w:t>
      </w:r>
    </w:p>
    <w:p w14:paraId="43F58FCC" w14:textId="1DE732A3" w:rsidR="00050685" w:rsidRDefault="00050685" w:rsidP="00F852E9">
      <w:pPr>
        <w:spacing w:after="0" w:line="360" w:lineRule="auto"/>
        <w:jc w:val="both"/>
        <w:rPr>
          <w:b/>
        </w:rPr>
      </w:pPr>
      <w:r w:rsidRPr="00050685">
        <w:rPr>
          <w:noProof/>
        </w:rPr>
        <mc:AlternateContent>
          <mc:Choice Requires="wpg">
            <w:drawing>
              <wp:anchor distT="0" distB="0" distL="114300" distR="114300" simplePos="0" relativeHeight="251659264" behindDoc="0" locked="0" layoutInCell="1" allowOverlap="1" wp14:anchorId="5D1BECDD" wp14:editId="498E679D">
                <wp:simplePos x="0" y="0"/>
                <wp:positionH relativeFrom="margin">
                  <wp:align>left</wp:align>
                </wp:positionH>
                <wp:positionV relativeFrom="paragraph">
                  <wp:posOffset>7620</wp:posOffset>
                </wp:positionV>
                <wp:extent cx="5251291" cy="7907020"/>
                <wp:effectExtent l="0" t="0" r="6985" b="0"/>
                <wp:wrapNone/>
                <wp:docPr id="15" name="Group 1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EA462DC-E526-44A8-838A-FBF8CDC53490}"/>
                    </a:ext>
                  </a:extLst>
                </wp:docPr>
                <wp:cNvGraphicFramePr/>
                <a:graphic xmlns:a="http://schemas.openxmlformats.org/drawingml/2006/main">
                  <a:graphicData uri="http://schemas.microsoft.com/office/word/2010/wordprocessingGroup">
                    <wpg:wgp>
                      <wpg:cNvGrpSpPr/>
                      <wpg:grpSpPr>
                        <a:xfrm>
                          <a:off x="0" y="0"/>
                          <a:ext cx="5251291" cy="7907020"/>
                          <a:chOff x="0" y="0"/>
                          <a:chExt cx="6433488" cy="9685605"/>
                        </a:xfrm>
                      </wpg:grpSpPr>
                      <pic:pic xmlns:pic="http://schemas.openxmlformats.org/drawingml/2006/picture">
                        <pic:nvPicPr>
                          <pic:cNvPr id="2" name="Picture 2">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A7ABF40-7D01-4E6B-99DA-BC10B9DBF3AF}"/>
                              </a:ext>
                            </a:extLst>
                          </pic:cNvPr>
                          <pic:cNvPicPr>
                            <a:picLocks noChangeAspect="1"/>
                          </pic:cNvPicPr>
                        </pic:nvPicPr>
                        <pic:blipFill rotWithShape="1">
                          <a:blip r:embed="rId8" cstate="print">
                            <a:extLst>
                              <a:ext uri="{28A0092B-C50C-407E-A947-70E740481C1C}">
                                <a14:useLocalDpi xmlns:a14="http://schemas.microsoft.com/office/drawing/2010/main" val="0"/>
                              </a:ext>
                            </a:extLst>
                          </a:blip>
                          <a:srcRect l="5634" t="42523" r="11965" b="1027"/>
                          <a:stretch/>
                        </pic:blipFill>
                        <pic:spPr>
                          <a:xfrm>
                            <a:off x="2138" y="2241988"/>
                            <a:ext cx="6420031" cy="3298616"/>
                          </a:xfrm>
                          <a:prstGeom prst="rect">
                            <a:avLst/>
                          </a:prstGeom>
                        </pic:spPr>
                      </pic:pic>
                      <pic:pic xmlns:pic="http://schemas.openxmlformats.org/drawingml/2006/picture">
                        <pic:nvPicPr>
                          <pic:cNvPr id="3" name="Picture 3">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7636322-25C0-4F96-B9DF-64DC8CC93AAC}"/>
                              </a:ext>
                            </a:extLst>
                          </pic:cNvPr>
                          <pic:cNvPicPr>
                            <a:picLocks noChangeAspect="1"/>
                          </pic:cNvPicPr>
                        </pic:nvPicPr>
                        <pic:blipFill rotWithShape="1">
                          <a:blip r:embed="rId9" cstate="print">
                            <a:extLst>
                              <a:ext uri="{28A0092B-C50C-407E-A947-70E740481C1C}">
                                <a14:useLocalDpi xmlns:a14="http://schemas.microsoft.com/office/drawing/2010/main" val="0"/>
                              </a:ext>
                            </a:extLst>
                          </a:blip>
                          <a:srcRect t="44789" r="9458"/>
                          <a:stretch/>
                        </pic:blipFill>
                        <pic:spPr>
                          <a:xfrm>
                            <a:off x="0" y="0"/>
                            <a:ext cx="6420030" cy="2200149"/>
                          </a:xfrm>
                          <a:prstGeom prst="rect">
                            <a:avLst/>
                          </a:prstGeom>
                        </pic:spPr>
                      </pic:pic>
                      <pic:pic xmlns:pic="http://schemas.openxmlformats.org/drawingml/2006/picture">
                        <pic:nvPicPr>
                          <pic:cNvPr id="4" name="Picture 4">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3B516E3-697D-4AF5-A449-376EF1A2F2EF}"/>
                              </a:ext>
                            </a:extLst>
                          </pic:cNvPr>
                          <pic:cNvPicPr>
                            <a:picLocks noChangeAspect="1"/>
                          </pic:cNvPicPr>
                        </pic:nvPicPr>
                        <pic:blipFill rotWithShape="1">
                          <a:blip r:embed="rId10" cstate="print">
                            <a:extLst>
                              <a:ext uri="{28A0092B-C50C-407E-A947-70E740481C1C}">
                                <a14:useLocalDpi xmlns:a14="http://schemas.microsoft.com/office/drawing/2010/main" val="0"/>
                              </a:ext>
                            </a:extLst>
                          </a:blip>
                          <a:srcRect r="5724" b="8909"/>
                          <a:stretch/>
                        </pic:blipFill>
                        <pic:spPr>
                          <a:xfrm>
                            <a:off x="2138" y="5569292"/>
                            <a:ext cx="3195170" cy="4116312"/>
                          </a:xfrm>
                          <a:prstGeom prst="rect">
                            <a:avLst/>
                          </a:prstGeom>
                        </pic:spPr>
                      </pic:pic>
                      <wpg:grpSp>
                        <wpg:cNvPr id="5" name="Group 5">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FCAFEC0-1C9F-40BC-8FBC-2C24370B5613}"/>
                            </a:ext>
                          </a:extLst>
                        </wpg:cNvPr>
                        <wpg:cNvGrpSpPr/>
                        <wpg:grpSpPr>
                          <a:xfrm>
                            <a:off x="3294781" y="5569293"/>
                            <a:ext cx="3138707" cy="4116312"/>
                            <a:chOff x="3294781" y="5569291"/>
                            <a:chExt cx="3465496" cy="4544884"/>
                          </a:xfrm>
                        </wpg:grpSpPr>
                        <pic:pic xmlns:pic="http://schemas.openxmlformats.org/drawingml/2006/picture">
                          <pic:nvPicPr>
                            <pic:cNvPr id="6" name="Picture 6">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08FE88F-3F36-4BE4-83B8-CF6226C00001}"/>
                                </a:ext>
                              </a:extLst>
                            </pic:cNvPr>
                            <pic:cNvPicPr>
                              <a:picLocks noChangeAspect="1"/>
                            </pic:cNvPicPr>
                          </pic:nvPicPr>
                          <pic:blipFill rotWithShape="1">
                            <a:blip r:embed="rId11" cstate="print">
                              <a:extLst>
                                <a:ext uri="{28A0092B-C50C-407E-A947-70E740481C1C}">
                                  <a14:useLocalDpi xmlns:a14="http://schemas.microsoft.com/office/drawing/2010/main" val="0"/>
                                </a:ext>
                              </a:extLst>
                            </a:blip>
                            <a:srcRect l="11928" t="27484" r="20794"/>
                            <a:stretch/>
                          </pic:blipFill>
                          <pic:spPr>
                            <a:xfrm>
                              <a:off x="3294782" y="5569291"/>
                              <a:ext cx="3465495" cy="2101142"/>
                            </a:xfrm>
                            <a:prstGeom prst="rect">
                              <a:avLst/>
                            </a:prstGeom>
                          </pic:spPr>
                        </pic:pic>
                        <pic:pic xmlns:pic="http://schemas.openxmlformats.org/drawingml/2006/picture">
                          <pic:nvPicPr>
                            <pic:cNvPr id="7" name="Picture 7">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A5AE68A-8B0F-410C-89B4-6AF62C3312EE}"/>
                                </a:ext>
                              </a:extLst>
                            </pic:cNvPr>
                            <pic:cNvPicPr>
                              <a:picLocks noChangeAspect="1"/>
                            </pic:cNvPicPr>
                          </pic:nvPicPr>
                          <pic:blipFill rotWithShape="1">
                            <a:blip r:embed="rId12" cstate="print">
                              <a:extLst>
                                <a:ext uri="{28A0092B-C50C-407E-A947-70E740481C1C}">
                                  <a14:useLocalDpi xmlns:a14="http://schemas.microsoft.com/office/drawing/2010/main" val="0"/>
                                </a:ext>
                              </a:extLst>
                            </a:blip>
                            <a:srcRect l="9047" t="16284" r="7067" b="7910"/>
                            <a:stretch/>
                          </pic:blipFill>
                          <pic:spPr>
                            <a:xfrm>
                              <a:off x="3294781" y="7765437"/>
                              <a:ext cx="3465495" cy="2348738"/>
                            </a:xfrm>
                            <a:prstGeom prst="rect">
                              <a:avLst/>
                            </a:prstGeom>
                          </pic:spPr>
                        </pic:pic>
                      </wpg:grp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33A606F" id="Group 14" o:spid="_x0000_s1026" style="position:absolute;margin-left:0;margin-top:.6pt;width:413.5pt;height:622.6pt;z-index:251659264;mso-position-horizontal:left;mso-position-horizontal-relative:margin;mso-width-relative:margin;mso-height-relative:margin" coordsize="64334,9685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21;top:22419;width:64200;height:329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">
                  <v:imagedata r:id="rId16" o:title="" croptop="27868f" cropbottom="673f" cropleft="3692f" cropright="7841f"/>
                </v:shape>
                <v:shape id="Picture 3" o:spid="_x0000_s1028" type="#_x0000_t75" style="position:absolute;width:64200;height:22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">
                  <v:imagedata r:id="rId17" o:title="" croptop="29353f" cropright="6198f"/>
                </v:shape>
                <v:shape id="Picture 4" o:spid="_x0000_s1029" type="#_x0000_t75" style="position:absolute;left:21;top:55692;width:31952;height:411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">
                  <v:imagedata r:id="rId18" o:title="" cropbottom="5839f" cropright="3751f"/>
                </v:shape>
                <v:group id="Group 5" o:spid="_x0000_s1030" style="position:absolute;left:32947;top:55692;width:31387;height:41164" coordorigin="32947,55692" coordsize="34654,454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Picture 6" o:spid="_x0000_s1031" type="#_x0000_t75" style="position:absolute;left:32947;top:55692;width:34655;height:21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">
                    <v:imagedata r:id="rId19" o:title="" croptop="18012f" cropleft="7817f" cropright="13628f"/>
                  </v:shape>
                  <v:shape id="Picture 7" o:spid="_x0000_s1032" type="#_x0000_t75" style="position:absolute;left:32947;top:77654;width:34655;height:23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">
                    <v:imagedata r:id="rId20" o:title="" croptop="10672f" cropbottom="5184f" cropleft="5929f" cropright="4631f"/>
                  </v:shape>
                </v:group>
                <w10:wrap anchorx="margin"/>
              </v:group>
            </w:pict>
          </mc:Fallback>
        </mc:AlternateContent>
      </w:r>
    </w:p>
    <w:p w14:paraId="41D4F1FC" w14:textId="6FF8266E" w:rsidR="00050685" w:rsidRPr="00050685" w:rsidRDefault="00050685" w:rsidP="00F852E9">
      <w:pPr>
        <w:spacing w:after="0" w:line="360" w:lineRule="auto"/>
        <w:jc w:val="both"/>
      </w:pPr>
    </w:p>
    <w:p w14:paraId="69BBFCF2" w14:textId="460320E8" w:rsidR="00AA7548" w:rsidRDefault="00AA7548" w:rsidP="00F852E9">
      <w:pPr>
        <w:spacing w:after="0"/>
        <w:rPr>
          <w:b/>
        </w:rPr>
      </w:pPr>
      <w:r>
        <w:rPr>
          <w:b/>
        </w:rPr>
        <w:br w:type="page"/>
      </w:r>
    </w:p>
    <w:p w14:paraId="25B26B99" w14:textId="6B63DBF0" w:rsidR="00AA7548" w:rsidRPr="00AA7548" w:rsidRDefault="00AA7548" w:rsidP="00F852E9">
      <w:pPr>
        <w:spacing w:after="0" w:line="360" w:lineRule="auto"/>
        <w:jc w:val="both"/>
        <w:rPr>
          <w:b/>
        </w:rPr>
      </w:pPr>
      <w:r w:rsidRPr="00AA7548">
        <w:rPr>
          <w:b/>
        </w:rPr>
        <w:lastRenderedPageBreak/>
        <w:t xml:space="preserve">Box 1. Action items identified during the plenary discussions. </w:t>
      </w:r>
    </w:p>
    <w:p w14:paraId="3027B763" w14:textId="77777777" w:rsidR="00AA7548" w:rsidRPr="008C35AE" w:rsidRDefault="00AA7548" w:rsidP="00F852E9">
      <w:pPr>
        <w:spacing w:after="0" w:line="360" w:lineRule="auto"/>
        <w:jc w:val="both"/>
        <w:rPr>
          <w:b/>
        </w:rPr>
      </w:pPr>
    </w:p>
    <w:p w14:paraId="28881C6A" w14:textId="1A65902D" w:rsidR="00231E24" w:rsidRDefault="00231E24" w:rsidP="00F852E9">
      <w:pPr>
        <w:pStyle w:val="ListParagraph"/>
        <w:numPr>
          <w:ilvl w:val="0"/>
          <w:numId w:val="1"/>
        </w:numPr>
        <w:spacing w:after="0" w:line="360" w:lineRule="auto"/>
        <w:ind w:left="426" w:hanging="284"/>
        <w:jc w:val="both"/>
      </w:pPr>
      <w:r>
        <w:t>T</w:t>
      </w:r>
      <w:r w:rsidR="00AA7548">
        <w:t xml:space="preserve">echniques used to study the microenvironment of solid tumor cancers and for </w:t>
      </w:r>
      <w:r w:rsidRPr="00231E24">
        <w:rPr>
          <w:i/>
        </w:rPr>
        <w:t>in situ</w:t>
      </w:r>
      <w:r w:rsidR="00AA7548">
        <w:t xml:space="preserve"> research of microbial communities in the natural environment ha</w:t>
      </w:r>
      <w:r>
        <w:t>ve</w:t>
      </w:r>
      <w:r w:rsidR="00AA7548">
        <w:t xml:space="preserve"> great potential for application to laboratory biofilm experiments, and </w:t>
      </w:r>
      <w:r>
        <w:t xml:space="preserve">should </w:t>
      </w:r>
      <w:r w:rsidR="00AA7548">
        <w:t>be translated to other fields such as industrial, medical or dental biofilms. One way to achieve this would be for biofilm researchers to attend methods intensive conferences outside the biofilm field</w:t>
      </w:r>
      <w:r w:rsidR="003B5875">
        <w:t>. T</w:t>
      </w:r>
      <w:r w:rsidR="00AA7548">
        <w:t xml:space="preserve">he International Society for Microbial Ecology (ISME) conference was cited as an excellent example. </w:t>
      </w:r>
    </w:p>
    <w:p w14:paraId="68AF5606" w14:textId="77777777" w:rsidR="00231E24" w:rsidRDefault="00AA7548" w:rsidP="00F852E9">
      <w:pPr>
        <w:pStyle w:val="ListParagraph"/>
        <w:numPr>
          <w:ilvl w:val="0"/>
          <w:numId w:val="1"/>
        </w:numPr>
        <w:spacing w:after="0" w:line="360" w:lineRule="auto"/>
        <w:ind w:left="426" w:hanging="284"/>
        <w:jc w:val="both"/>
      </w:pPr>
      <w:r>
        <w:t xml:space="preserve">A second path would be to bring in speakers from other fields to future biofilm conferences whom were developing methods in their own fields which may be translatable. </w:t>
      </w:r>
    </w:p>
    <w:p w14:paraId="2C4A02AC" w14:textId="3CF1C2B3" w:rsidR="00AA7548" w:rsidRDefault="00CB1504" w:rsidP="00F852E9">
      <w:pPr>
        <w:pStyle w:val="ListParagraph"/>
        <w:numPr>
          <w:ilvl w:val="0"/>
          <w:numId w:val="1"/>
        </w:numPr>
        <w:spacing w:after="0" w:line="360" w:lineRule="auto"/>
        <w:ind w:left="426" w:hanging="284"/>
        <w:jc w:val="both"/>
      </w:pPr>
      <w:r>
        <w:t>Workshops d</w:t>
      </w:r>
      <w:r w:rsidR="00AA7548">
        <w:t xml:space="preserve">edicated to </w:t>
      </w:r>
      <w:r>
        <w:t xml:space="preserve">specific </w:t>
      </w:r>
      <w:r w:rsidR="00AA7548">
        <w:t xml:space="preserve">techniques which might have biofilm applications </w:t>
      </w:r>
      <w:r w:rsidR="004D0BBF">
        <w:t>could help advance the field.</w:t>
      </w:r>
    </w:p>
    <w:p w14:paraId="21C72B11" w14:textId="7B992C01" w:rsidR="00181021" w:rsidRDefault="00181021" w:rsidP="00F852E9">
      <w:pPr>
        <w:pStyle w:val="ListParagraph"/>
        <w:numPr>
          <w:ilvl w:val="0"/>
          <w:numId w:val="1"/>
        </w:numPr>
        <w:spacing w:after="0" w:line="360" w:lineRule="auto"/>
        <w:ind w:left="426" w:hanging="284"/>
        <w:jc w:val="both"/>
      </w:pPr>
      <w:r>
        <w:t xml:space="preserve">A better overview of what is available (worldwide) in terms of training opportunities is </w:t>
      </w:r>
      <w:r w:rsidR="00DF7401">
        <w:t xml:space="preserve">desirable and it needs to be explored how different </w:t>
      </w:r>
      <w:r>
        <w:t>initiatives</w:t>
      </w:r>
      <w:r w:rsidR="00DF7401">
        <w:t xml:space="preserve"> can be connected.</w:t>
      </w:r>
    </w:p>
    <w:p w14:paraId="742F5C24" w14:textId="4558C439" w:rsidR="00231E24" w:rsidRDefault="00231E24" w:rsidP="00F852E9">
      <w:pPr>
        <w:pStyle w:val="ListParagraph"/>
        <w:numPr>
          <w:ilvl w:val="0"/>
          <w:numId w:val="2"/>
        </w:numPr>
        <w:spacing w:after="0" w:line="360" w:lineRule="auto"/>
        <w:ind w:left="426" w:hanging="284"/>
        <w:jc w:val="both"/>
      </w:pPr>
      <w:r>
        <w:t>A</w:t>
      </w:r>
      <w:r w:rsidR="00AA7548">
        <w:t xml:space="preserve"> well-documented study </w:t>
      </w:r>
      <w:r w:rsidR="004D0BBF">
        <w:t>demonstrating</w:t>
      </w:r>
      <w:r w:rsidR="00AA7548">
        <w:t xml:space="preserve"> that a biofilm specific therapeutic</w:t>
      </w:r>
      <w:r w:rsidR="004D0BBF">
        <w:t xml:space="preserve"> has</w:t>
      </w:r>
      <w:r w:rsidR="00AA7548">
        <w:t xml:space="preserve"> clinical efficacy, where conventional surgical or antibiotic interventions had failed</w:t>
      </w:r>
      <w:r>
        <w:t>, would advance the medical biofilm field</w:t>
      </w:r>
      <w:r w:rsidR="00AA7548">
        <w:t>. If a biofilm approach could be demonstrated in one type infection</w:t>
      </w:r>
      <w:r w:rsidR="003B5875">
        <w:t>,</w:t>
      </w:r>
      <w:r w:rsidR="00AA7548">
        <w:t xml:space="preserve"> then the doors might open to spark innovation in treating other types of biofilm infections. </w:t>
      </w:r>
    </w:p>
    <w:p w14:paraId="0BA2C42F" w14:textId="29977C8D" w:rsidR="00231E24" w:rsidRDefault="00AA7548" w:rsidP="00F852E9">
      <w:pPr>
        <w:pStyle w:val="ListParagraph"/>
        <w:numPr>
          <w:ilvl w:val="0"/>
          <w:numId w:val="2"/>
        </w:numPr>
        <w:spacing w:after="0" w:line="360" w:lineRule="auto"/>
        <w:ind w:left="426" w:hanging="284"/>
        <w:jc w:val="both"/>
      </w:pPr>
      <w:r>
        <w:t>In terms of surface modifications</w:t>
      </w:r>
      <w:r w:rsidR="004D0BBF">
        <w:t>,</w:t>
      </w:r>
      <w:r>
        <w:t xml:space="preserve"> silver alloy in the coating of a urinary catheter has demonstrated a reduction in infections</w:t>
      </w:r>
      <w:r w:rsidR="00044E36">
        <w:t xml:space="preserve"> </w:t>
      </w:r>
      <w:r w:rsidR="00044E36">
        <w:fldChar w:fldCharType="begin">
          <w:fldData xml:space="preserve">PEVuZE5vdGU+PENpdGU+PEF1dGhvcj5NYWdudXNzb248L0F1dGhvcj48WWVhcj4yMDE5PC9ZZWFy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</w:fldData>
        </w:fldChar>
      </w:r>
      <w:r w:rsidR="00044E36">
        <w:instrText xml:space="preserve"> ADDIN EN.CITE </w:instrText>
      </w:r>
      <w:r w:rsidR="00044E36">
        <w:fldChar w:fldCharType="begin">
          <w:fldData xml:space="preserve">PEVuZE5vdGU+PENpdGU+PEF1dGhvcj5NYWdudXNzb248L0F1dGhvcj48WWVhcj4yMDE5PC9ZZWFy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</w:fldData>
        </w:fldChar>
      </w:r>
      <w:r w:rsidR="00044E36">
        <w:instrText xml:space="preserve"> ADDIN EN.CITE.DATA </w:instrText>
      </w:r>
      <w:r w:rsidR="00044E36">
        <w:fldChar w:fldCharType="end"/>
      </w:r>
      <w:r w:rsidR="00044E36">
        <w:fldChar w:fldCharType="separate"/>
      </w:r>
      <w:r w:rsidR="00044E36">
        <w:rPr>
          <w:noProof/>
        </w:rPr>
        <w:t>(43)</w:t>
      </w:r>
      <w:r w:rsidR="00044E36">
        <w:fldChar w:fldCharType="end"/>
      </w:r>
      <w:r w:rsidR="003B5875">
        <w:t>.</w:t>
      </w:r>
      <w:r>
        <w:t xml:space="preserve"> </w:t>
      </w:r>
      <w:r w:rsidR="003B5875">
        <w:t xml:space="preserve">However, </w:t>
      </w:r>
      <w:r>
        <w:t xml:space="preserve">the mechanism of action, whether it reduced adhesion or influenced biofilm development </w:t>
      </w:r>
      <w:r w:rsidR="003B5875">
        <w:t>is un</w:t>
      </w:r>
      <w:r>
        <w:t xml:space="preserve"> known</w:t>
      </w:r>
      <w:r w:rsidR="003B5875">
        <w:t>. M</w:t>
      </w:r>
      <w:r w:rsidR="00231E24">
        <w:t>ore fundamental knowledge on the mode of action of successful surface modifications</w:t>
      </w:r>
      <w:r w:rsidR="003B5875">
        <w:t xml:space="preserve"> beyond silver alloys</w:t>
      </w:r>
      <w:r w:rsidR="00231E24">
        <w:t xml:space="preserve"> is needed. </w:t>
      </w:r>
    </w:p>
    <w:p w14:paraId="24BE7C50" w14:textId="4B7CBAFF" w:rsidR="00AA7548" w:rsidRPr="004D0BBF" w:rsidRDefault="00231E24" w:rsidP="00F852E9">
      <w:pPr>
        <w:pStyle w:val="ListParagraph"/>
        <w:numPr>
          <w:ilvl w:val="0"/>
          <w:numId w:val="2"/>
        </w:numPr>
        <w:spacing w:after="0" w:line="360" w:lineRule="auto"/>
        <w:ind w:left="426" w:hanging="284"/>
        <w:jc w:val="both"/>
      </w:pPr>
      <w:r>
        <w:t xml:space="preserve">The </w:t>
      </w:r>
      <w:r w:rsidR="00AA7548">
        <w:t xml:space="preserve">lack of a definitive biofilm biomarker </w:t>
      </w:r>
      <w:r>
        <w:t>and</w:t>
      </w:r>
      <w:r w:rsidR="00AA7548">
        <w:t xml:space="preserve"> medical imaging modality for detecting biofilms makes it difficult to assess the impact of an anti-biofilm therapeutic</w:t>
      </w:r>
      <w:r>
        <w:t>s</w:t>
      </w:r>
      <w:r w:rsidR="00AA7548">
        <w:t xml:space="preserve">. </w:t>
      </w:r>
      <w:r w:rsidR="003B5875">
        <w:t>Thus work towards a suite of biofilm markers is needed.</w:t>
      </w:r>
    </w:p>
    <w:p w14:paraId="70A8C740" w14:textId="31C4AE90" w:rsidR="004D0BBF" w:rsidRDefault="00231E24" w:rsidP="00F852E9">
      <w:pPr>
        <w:pStyle w:val="ListParagraph"/>
        <w:numPr>
          <w:ilvl w:val="0"/>
          <w:numId w:val="3"/>
        </w:numPr>
        <w:spacing w:after="0" w:line="360" w:lineRule="auto"/>
        <w:ind w:left="426" w:hanging="284"/>
        <w:jc w:val="both"/>
      </w:pPr>
      <w:r>
        <w:t xml:space="preserve">There is </w:t>
      </w:r>
      <w:r w:rsidR="00AA7548">
        <w:t xml:space="preserve">need for a position paper on the applicability and limitations of </w:t>
      </w:r>
      <w:r w:rsidR="00E54C5C">
        <w:t>biofilm and host/environmental</w:t>
      </w:r>
      <w:r w:rsidR="00AA7548">
        <w:t xml:space="preserve"> models. Topics such as the ones listed below could be discussed in this paper: </w:t>
      </w:r>
      <w:r>
        <w:t xml:space="preserve">(i) </w:t>
      </w:r>
      <w:r w:rsidR="00AA7548">
        <w:t>Define constraining parameters in model systems with respect to spatial and temporally relevant scales</w:t>
      </w:r>
      <w:r>
        <w:t>.</w:t>
      </w:r>
      <w:r w:rsidR="00AA7548">
        <w:t xml:space="preserve"> This in an engineering approach, where the goal is to define th</w:t>
      </w:r>
      <w:r w:rsidR="00E54C5C">
        <w:t>e</w:t>
      </w:r>
      <w:r w:rsidR="00AA7548">
        <w:t xml:space="preserve"> principal features that we need in a model given that the complexity prohibits all variabl</w:t>
      </w:r>
      <w:r>
        <w:t xml:space="preserve">es. (ii) </w:t>
      </w:r>
      <w:r w:rsidR="00AA7548">
        <w:t>Development of enhanced tools for accurate evaluation of the applied model</w:t>
      </w:r>
      <w:r>
        <w:t xml:space="preserve">. (iii) </w:t>
      </w:r>
      <w:r w:rsidR="004D0BBF">
        <w:t>A</w:t>
      </w:r>
      <w:r w:rsidR="00AA7548">
        <w:t>pplication of computer models to aid in evaluation</w:t>
      </w:r>
      <w:r>
        <w:t>. (iv) A</w:t>
      </w:r>
      <w:r w:rsidR="00AA7548">
        <w:t xml:space="preserve">ssess the utility of </w:t>
      </w:r>
      <w:r>
        <w:t>artificial intelligence</w:t>
      </w:r>
      <w:r w:rsidR="00AA7548">
        <w:t xml:space="preserve"> in biofilm control evaluation</w:t>
      </w:r>
      <w:r>
        <w:t>.</w:t>
      </w:r>
      <w:r w:rsidR="00AA7548">
        <w:t xml:space="preserve"> </w:t>
      </w:r>
    </w:p>
    <w:p w14:paraId="5F3AF182" w14:textId="61699012" w:rsidR="004D0BBF" w:rsidRDefault="00231E24" w:rsidP="00F852E9">
      <w:pPr>
        <w:pStyle w:val="ListParagraph"/>
        <w:numPr>
          <w:ilvl w:val="0"/>
          <w:numId w:val="3"/>
        </w:numPr>
        <w:spacing w:after="0" w:line="360" w:lineRule="auto"/>
        <w:ind w:left="426" w:hanging="284"/>
        <w:jc w:val="both"/>
      </w:pPr>
      <w:r>
        <w:lastRenderedPageBreak/>
        <w:t>Wi</w:t>
      </w:r>
      <w:r w:rsidR="00AA7548">
        <w:t xml:space="preserve">kipedia </w:t>
      </w:r>
      <w:r>
        <w:t>is often the first source of information (la</w:t>
      </w:r>
      <w:r w:rsidR="004D0BBF">
        <w:t>y</w:t>
      </w:r>
      <w:r>
        <w:t xml:space="preserve">) people find, so we need to make sure the </w:t>
      </w:r>
      <w:r w:rsidR="00AA7548">
        <w:t>‘Biofilm’</w:t>
      </w:r>
      <w:r>
        <w:t xml:space="preserve"> Wikipedia page is </w:t>
      </w:r>
      <w:r w:rsidR="00E54C5C">
        <w:t xml:space="preserve">current and </w:t>
      </w:r>
      <w:r w:rsidR="00165DB3">
        <w:t>up</w:t>
      </w:r>
      <w:r>
        <w:t xml:space="preserve">dated. </w:t>
      </w:r>
    </w:p>
    <w:p w14:paraId="5D6ACBBB" w14:textId="29C8E080" w:rsidR="004D0BBF" w:rsidRPr="004D0BBF" w:rsidRDefault="00E54C5C" w:rsidP="00F852E9">
      <w:pPr>
        <w:pStyle w:val="ListParagraph"/>
        <w:numPr>
          <w:ilvl w:val="0"/>
          <w:numId w:val="2"/>
        </w:numPr>
        <w:spacing w:after="0" w:line="360" w:lineRule="auto"/>
        <w:ind w:left="426" w:hanging="284"/>
        <w:jc w:val="both"/>
      </w:pPr>
      <w:r>
        <w:t>T</w:t>
      </w:r>
      <w:r w:rsidR="00231E24" w:rsidRPr="004D0BBF">
        <w:t xml:space="preserve">o </w:t>
      </w:r>
      <w:r w:rsidR="00165DB3">
        <w:t>deliver</w:t>
      </w:r>
      <w:r w:rsidR="00231E24" w:rsidRPr="004D0BBF">
        <w:t xml:space="preserve"> </w:t>
      </w:r>
      <w:r w:rsidR="00AA7548" w:rsidRPr="004D0BBF">
        <w:t xml:space="preserve">a clear and consistent message </w:t>
      </w:r>
      <w:r w:rsidR="00231E24" w:rsidRPr="004D0BBF">
        <w:t>about what a biofilm is</w:t>
      </w:r>
      <w:r w:rsidR="00165DB3">
        <w:t>,</w:t>
      </w:r>
      <w:r w:rsidR="00231E24" w:rsidRPr="004D0BBF">
        <w:t xml:space="preserve"> a set of slides (1-3 slides) will be developed that can be shared by all</w:t>
      </w:r>
      <w:r>
        <w:t xml:space="preserve"> interested</w:t>
      </w:r>
      <w:r w:rsidR="00231E24" w:rsidRPr="004D0BBF">
        <w:t xml:space="preserve">. </w:t>
      </w:r>
    </w:p>
    <w:p w14:paraId="2FEF6439" w14:textId="50355EB9" w:rsidR="00133B3D" w:rsidRDefault="00231E24" w:rsidP="00F852E9">
      <w:pPr>
        <w:pStyle w:val="ListParagraph"/>
        <w:numPr>
          <w:ilvl w:val="0"/>
          <w:numId w:val="2"/>
        </w:numPr>
        <w:spacing w:after="0" w:line="360" w:lineRule="auto"/>
        <w:ind w:left="426" w:hanging="284"/>
        <w:jc w:val="both"/>
      </w:pPr>
      <w:r w:rsidRPr="004D0BBF">
        <w:t>There is an urgent need to bring a</w:t>
      </w:r>
      <w:r w:rsidR="00AA7548" w:rsidRPr="004D0BBF">
        <w:t xml:space="preserve"> clear message to </w:t>
      </w:r>
      <w:r w:rsidRPr="004D0BBF">
        <w:t xml:space="preserve">stakeholders </w:t>
      </w:r>
      <w:r w:rsidR="00AA7548" w:rsidRPr="004D0BBF">
        <w:t>about the importance of biofilms</w:t>
      </w:r>
      <w:r w:rsidR="004D0BBF">
        <w:t>.</w:t>
      </w:r>
      <w:r w:rsidRPr="004D0BBF">
        <w:t xml:space="preserve"> </w:t>
      </w:r>
      <w:r w:rsidR="00133B3D">
        <w:t>No reliable estimates of the overall burden of biofilm infections have been published since 2010</w:t>
      </w:r>
      <w:r w:rsidR="00044E36">
        <w:t xml:space="preserve"> </w:t>
      </w:r>
      <w:r w:rsidR="00044E36">
        <w:fldChar w:fldCharType="begin"/>
      </w:r>
      <w:r w:rsidR="00044E36">
        <w:instrText xml:space="preserve"> ADDIN EN.CITE &lt;EndNote&gt;&lt;Cite&gt;&lt;Author&gt;Wolcott&lt;/Author&gt;&lt;Year&gt;2010&lt;/Year&gt;&lt;RecNum&gt;44&lt;/RecNum&gt;&lt;DisplayText&gt;(44)&lt;/DisplayText&gt;&lt;record&gt;&lt;rec-number&gt;44&lt;/rec-number&gt;&lt;foreign-keys&gt;&lt;key app="EN" db-id="22d2x22w4rev58e2xpq5fvw909se999pvx05" timestamp="1568554733"&gt;44&lt;/key&gt;&lt;/foreign-keys&gt;&lt;ref-type name="Journal Article"&gt;17&lt;/ref-type&gt;&lt;contributors&gt;&lt;authors&gt;&lt;author&gt;Wolcott, R. D.&lt;/author&gt;&lt;author&gt;Rhoads, D. D.&lt;/author&gt;&lt;author&gt;Bennett, M. E.&lt;/author&gt;&lt;author&gt;Wolcott, B. M.&lt;/author&gt;&lt;author&gt;Gogokhia, L.&lt;/author&gt;&lt;author&gt;Costerton, J. W.&lt;/author&gt;&lt;author&gt;Dowd, S. E.&lt;/author&gt;&lt;/authors&gt;&lt;/contributors&gt;&lt;auth-address&gt;Southwest Regional Wound Care Center, Lubbock, Texas, USA. randy@randallwolcott.com&lt;/auth-address&gt;&lt;titles&gt;&lt;title&gt;Chronic wounds and the medical biofilm paradigm&lt;/title&gt;&lt;secondary-title&gt;J Wound Care&lt;/secondary-title&gt;&lt;/titles&gt;&lt;periodical&gt;&lt;full-title&gt;J Wound Care&lt;/full-title&gt;&lt;/periodical&gt;&lt;pages&gt;45-6, 48-50, 52-3&lt;/pages&gt;&lt;volume&gt;19&lt;/volume&gt;&lt;number&gt;2&lt;/number&gt;&lt;edition&gt;2010/03/11&lt;/edition&gt;&lt;keywords&gt;&lt;keyword&gt;Adult&lt;/keyword&gt;&lt;keyword&gt;Aged&lt;/keyword&gt;&lt;keyword&gt;Anti-Bacterial Agents/therapeutic use&lt;/keyword&gt;&lt;keyword&gt;*Biofilms&lt;/keyword&gt;&lt;keyword&gt;Chronic Disease&lt;/keyword&gt;&lt;keyword&gt;Female&lt;/keyword&gt;&lt;keyword&gt;Humans&lt;/keyword&gt;&lt;keyword&gt;Ulcer/diagnosis/*microbiology/therapy&lt;/keyword&gt;&lt;keyword&gt;Varicose Ulcer/diagnosis/microbiology/therapy&lt;/keyword&gt;&lt;keyword&gt;Wound Infection/diagnosis/*microbiology/therapy&lt;/keyword&gt;&lt;/keywords&gt;&lt;dates&gt;&lt;year&gt;2010&lt;/year&gt;&lt;pub-dates&gt;&lt;date&gt;Feb&lt;/date&gt;&lt;/pub-dates&gt;&lt;/dates&gt;&lt;isbn&gt;0969-0700 (Print)&amp;#xD;0969-0700 (Linking)&lt;/isbn&gt;&lt;accession-num&gt;20216488&lt;/accession-num&gt;&lt;urls&gt;&lt;related-urls&gt;&lt;url&gt;https://www.ncbi.nlm.nih.gov/pubmed/20216488&lt;/url&gt;&lt;/related-urls&gt;&lt;/urls&gt;&lt;electronic-resource-num&gt;10.12968/jowc.2010.19.2.46966&lt;/electronic-resource-num&gt;&lt;/record&gt;&lt;/Cite&gt;&lt;/EndNote&gt;</w:instrText>
      </w:r>
      <w:r w:rsidR="00044E36">
        <w:fldChar w:fldCharType="separate"/>
      </w:r>
      <w:r w:rsidR="00044E36">
        <w:rPr>
          <w:noProof/>
        </w:rPr>
        <w:t>(44)</w:t>
      </w:r>
      <w:r w:rsidR="00044E36">
        <w:fldChar w:fldCharType="end"/>
      </w:r>
      <w:r w:rsidR="00133B3D">
        <w:t xml:space="preserve"> </w:t>
      </w:r>
      <w:r w:rsidR="00044E36">
        <w:t xml:space="preserve"> </w:t>
      </w:r>
      <w:r w:rsidR="00133B3D">
        <w:t xml:space="preserve">and an updated estimate of </w:t>
      </w:r>
      <w:r w:rsidRPr="004D0BBF">
        <w:t xml:space="preserve">the </w:t>
      </w:r>
      <w:r w:rsidR="00AA7548" w:rsidRPr="004D0BBF">
        <w:t xml:space="preserve">human, financial, </w:t>
      </w:r>
      <w:r w:rsidRPr="004D0BBF">
        <w:t xml:space="preserve">and </w:t>
      </w:r>
      <w:r w:rsidR="00AA7548" w:rsidRPr="004D0BBF">
        <w:t xml:space="preserve">social burden </w:t>
      </w:r>
      <w:r w:rsidRPr="004D0BBF">
        <w:t xml:space="preserve">of clinical </w:t>
      </w:r>
      <w:r w:rsidR="00BB08B4">
        <w:t xml:space="preserve">and industrial </w:t>
      </w:r>
      <w:r w:rsidR="00133B3D">
        <w:t>b</w:t>
      </w:r>
      <w:r w:rsidRPr="004D0BBF">
        <w:t>iofilms</w:t>
      </w:r>
      <w:r w:rsidR="00133B3D">
        <w:t xml:space="preserve"> is needed.</w:t>
      </w:r>
      <w:r w:rsidRPr="004D0BBF">
        <w:t xml:space="preserve"> </w:t>
      </w:r>
      <w:r w:rsidR="00FF72E3" w:rsidRPr="004D0BBF">
        <w:t>What are the benefits of biofilms in certain systems? What costs are associated with biofilm-related fouling? D</w:t>
      </w:r>
      <w:r w:rsidR="00AA7548" w:rsidRPr="004D0BBF">
        <w:t xml:space="preserve">ifferent target audiences </w:t>
      </w:r>
      <w:r w:rsidR="00FF72E3" w:rsidRPr="004D0BBF">
        <w:t xml:space="preserve">will </w:t>
      </w:r>
      <w:r w:rsidR="00AA7548" w:rsidRPr="004D0BBF">
        <w:t>need different clear messages</w:t>
      </w:r>
      <w:r w:rsidR="00FF72E3" w:rsidRPr="004D0BBF">
        <w:t>.</w:t>
      </w:r>
      <w:r w:rsidR="004D0BBF" w:rsidRPr="004D0BBF">
        <w:t xml:space="preserve"> An essential aspect of this is bringing the biofilm concept to the attention of funding organizations. Antimicrobial resistance and microbiome management are now accepted areas of concern and targets for therapeutics but </w:t>
      </w:r>
      <w:r w:rsidR="00133B3D">
        <w:t xml:space="preserve">we need to </w:t>
      </w:r>
      <w:r w:rsidR="004D0BBF" w:rsidRPr="004D0BBF">
        <w:t>better incorporate the concept of biofilms into these discussions to highlight issues with controlling biofilms</w:t>
      </w:r>
      <w:r w:rsidR="00133B3D">
        <w:t>.</w:t>
      </w:r>
      <w:r w:rsidR="00BB08B4">
        <w:t xml:space="preserve"> In parallel, the benefits of biofilms should also be estimated and delivered to stakeholders interested in promoting biofilm.</w:t>
      </w:r>
    </w:p>
    <w:p w14:paraId="5D6493A0" w14:textId="3982BCF8" w:rsidR="00AA7548" w:rsidRDefault="00AA7548" w:rsidP="00F852E9">
      <w:pPr>
        <w:pStyle w:val="ListParagraph"/>
        <w:numPr>
          <w:ilvl w:val="0"/>
          <w:numId w:val="2"/>
        </w:numPr>
        <w:spacing w:after="0" w:line="360" w:lineRule="auto"/>
        <w:ind w:left="426" w:hanging="284"/>
        <w:jc w:val="both"/>
      </w:pPr>
      <w:r>
        <w:t>Develop</w:t>
      </w:r>
      <w:r w:rsidR="00FF72E3">
        <w:t xml:space="preserve">ment of </w:t>
      </w:r>
      <w:r>
        <w:t xml:space="preserve">a Biofilm Text Book </w:t>
      </w:r>
      <w:r w:rsidR="00FF72E3">
        <w:t>could help reach a wider audience. T</w:t>
      </w:r>
      <w:r>
        <w:t>he current version hosted by the CBE could be further developed.</w:t>
      </w:r>
    </w:p>
    <w:p w14:paraId="62FEC30E" w14:textId="44A3C8D6" w:rsidR="00165DB3" w:rsidRDefault="00165DB3" w:rsidP="00F852E9">
      <w:pPr>
        <w:pStyle w:val="ListParagraph"/>
        <w:numPr>
          <w:ilvl w:val="0"/>
          <w:numId w:val="2"/>
        </w:numPr>
        <w:spacing w:after="0" w:line="360" w:lineRule="auto"/>
        <w:ind w:left="426" w:hanging="284"/>
        <w:jc w:val="both"/>
      </w:pPr>
      <w:r>
        <w:t>We need to ‘push’ the biofilm concept with scientific and professional organizations so it is included in recommended training programs</w:t>
      </w:r>
      <w:r w:rsidR="00C26749">
        <w:t>, continued education activities</w:t>
      </w:r>
      <w:r>
        <w:t xml:space="preserve"> and curricula. </w:t>
      </w:r>
    </w:p>
    <w:p w14:paraId="00B0493B" w14:textId="48BB32D8" w:rsidR="00165DB3" w:rsidRDefault="00133B3D" w:rsidP="00F852E9">
      <w:pPr>
        <w:pStyle w:val="ListParagraph"/>
        <w:numPr>
          <w:ilvl w:val="0"/>
          <w:numId w:val="2"/>
        </w:numPr>
        <w:spacing w:after="0" w:line="360" w:lineRule="auto"/>
        <w:ind w:left="426" w:hanging="284"/>
        <w:jc w:val="both"/>
      </w:pPr>
      <w:r>
        <w:t xml:space="preserve">There are several misconceptions in the </w:t>
      </w:r>
      <w:r w:rsidR="00165DB3">
        <w:t>field, including</w:t>
      </w:r>
      <w:r w:rsidR="006F42C6">
        <w:t xml:space="preserve"> that biofilms always take the form of mushroom-shaped structures, that the process of biofilm formation follows a fixed developmental cycle, and that all biofilms are surface-attached. These misconceptions need to be corrected</w:t>
      </w:r>
      <w:r w:rsidR="00D73816">
        <w:t xml:space="preserve"> and the message delivered to a wide target audience</w:t>
      </w:r>
      <w:r w:rsidR="006F42C6">
        <w:t xml:space="preserve">. </w:t>
      </w:r>
    </w:p>
    <w:p w14:paraId="58C11ED6" w14:textId="4F6C472E" w:rsidR="00181021" w:rsidRDefault="00FF72E3" w:rsidP="00F852E9">
      <w:pPr>
        <w:pStyle w:val="ListParagraph"/>
        <w:numPr>
          <w:ilvl w:val="0"/>
          <w:numId w:val="2"/>
        </w:numPr>
        <w:spacing w:after="0" w:line="360" w:lineRule="auto"/>
        <w:ind w:left="426" w:hanging="284"/>
        <w:jc w:val="both"/>
      </w:pPr>
      <w:r w:rsidRPr="00FF72E3">
        <w:t>We need to discuss to what extent we expect biofilm experiments to be standardized</w:t>
      </w:r>
      <w:r w:rsidR="00ED25D1">
        <w:t xml:space="preserve"> and if so</w:t>
      </w:r>
      <w:r w:rsidR="006D10FA">
        <w:t xml:space="preserve"> in what aspects of the workflow standardization is most important</w:t>
      </w:r>
      <w:r w:rsidR="00ED25D1">
        <w:t>. G</w:t>
      </w:r>
      <w:r w:rsidRPr="00FF72E3">
        <w:t>uidelines that reflect this</w:t>
      </w:r>
      <w:r w:rsidR="00ED25D1">
        <w:t xml:space="preserve"> should be developed</w:t>
      </w:r>
      <w:r w:rsidRPr="00FF72E3">
        <w:t xml:space="preserve">. </w:t>
      </w:r>
      <w:r w:rsidR="006D10FA">
        <w:t xml:space="preserve">‘Minimum information’ guidelines </w:t>
      </w:r>
      <w:r w:rsidR="00044E36">
        <w:fldChar w:fldCharType="begin">
          <w:fldData xml:space="preserve">PEVuZE5vdGU+PENpdGU+PEF1dGhvcj5Mb3VyZW5jbzwvQXV0aG9yPjxZZWFyPjIwMTQ8L1llYXI+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</w:fldData>
        </w:fldChar>
      </w:r>
      <w:r w:rsidR="00044E36">
        <w:instrText xml:space="preserve"> ADDIN EN.CITE </w:instrText>
      </w:r>
      <w:r w:rsidR="00044E36">
        <w:fldChar w:fldCharType="begin">
          <w:fldData xml:space="preserve">PEVuZE5vdGU+PENpdGU+PEF1dGhvcj5Mb3VyZW5jbzwvQXV0aG9yPjxZZWFyPjIwMTQ8L1llYXI+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</w:fldData>
        </w:fldChar>
      </w:r>
      <w:r w:rsidR="00044E36">
        <w:instrText xml:space="preserve"> ADDIN EN.CITE.DATA </w:instrText>
      </w:r>
      <w:r w:rsidR="00044E36">
        <w:fldChar w:fldCharType="end"/>
      </w:r>
      <w:r w:rsidR="00044E36">
        <w:fldChar w:fldCharType="separate"/>
      </w:r>
      <w:r w:rsidR="00044E36">
        <w:rPr>
          <w:noProof/>
        </w:rPr>
        <w:t>(30)</w:t>
      </w:r>
      <w:r w:rsidR="00044E36">
        <w:fldChar w:fldCharType="end"/>
      </w:r>
      <w:r w:rsidR="006F42C6">
        <w:t xml:space="preserve"> can </w:t>
      </w:r>
      <w:r w:rsidR="00AD1B3A">
        <w:t>support</w:t>
      </w:r>
      <w:r w:rsidR="006F42C6">
        <w:t xml:space="preserve"> researchers, reviewers and editors to determine whether the information required to successfully reproduce an experiment is available. </w:t>
      </w:r>
      <w:r w:rsidR="006D10FA">
        <w:t xml:space="preserve">In addition, we need to make sure these guidelines are </w:t>
      </w:r>
      <w:r w:rsidR="00AD1B3A">
        <w:t xml:space="preserve">disseminated widely to ensure that they are </w:t>
      </w:r>
      <w:r w:rsidR="006D10FA">
        <w:t>adopted by all stakeholders.</w:t>
      </w:r>
    </w:p>
    <w:p w14:paraId="4DECEEA0" w14:textId="77777777" w:rsidR="00070A0A" w:rsidRDefault="00C920E0" w:rsidP="00F852E9">
      <w:pPr>
        <w:pStyle w:val="ListParagraph"/>
        <w:numPr>
          <w:ilvl w:val="0"/>
          <w:numId w:val="2"/>
        </w:numPr>
        <w:spacing w:after="0" w:line="360" w:lineRule="auto"/>
        <w:ind w:left="426" w:hanging="284"/>
        <w:jc w:val="both"/>
      </w:pPr>
      <w:r>
        <w:t>There was a consensus that there is no</w:t>
      </w:r>
      <w:r w:rsidR="00AD1B3A">
        <w:t>t currently a</w:t>
      </w:r>
      <w:r>
        <w:t xml:space="preserve"> need for a separate biofilm society</w:t>
      </w:r>
      <w:r w:rsidR="00AD1B3A">
        <w:t xml:space="preserve">. However, </w:t>
      </w:r>
      <w:r>
        <w:t>i</w:t>
      </w:r>
      <w:r w:rsidR="00181021">
        <w:t xml:space="preserve">f we want to further integrate the field at an international level, we need to explore funding opportunities </w:t>
      </w:r>
      <w:r>
        <w:t xml:space="preserve">and talk to funding organizations and program officers. </w:t>
      </w:r>
    </w:p>
    <w:p w14:paraId="1F1C7250" w14:textId="77777777" w:rsidR="00070A0A" w:rsidRDefault="00070A0A" w:rsidP="00F852E9">
      <w:pPr>
        <w:pStyle w:val="ListParagraph"/>
        <w:spacing w:after="0" w:line="360" w:lineRule="auto"/>
        <w:ind w:left="426"/>
        <w:jc w:val="both"/>
      </w:pPr>
    </w:p>
    <w:p w14:paraId="051B1805" w14:textId="77777777" w:rsidR="00044E36" w:rsidRPr="00044E36" w:rsidRDefault="00070A0A" w:rsidP="00F852E9">
      <w:pPr>
        <w:pStyle w:val="EndNoteBibliography"/>
        <w:spacing w:after="0"/>
        <w:ind w:left="720" w:hanging="720"/>
      </w:pPr>
      <w:r>
        <w:lastRenderedPageBreak/>
        <w:fldChar w:fldCharType="begin"/>
      </w:r>
      <w:r>
        <w:instrText xml:space="preserve"> ADDIN EN.REFLIST </w:instrText>
      </w:r>
      <w:r>
        <w:fldChar w:fldCharType="separate"/>
      </w:r>
      <w:r w:rsidR="00044E36" w:rsidRPr="00044E36">
        <w:t>1.</w:t>
      </w:r>
      <w:r w:rsidR="00044E36" w:rsidRPr="00044E36">
        <w:tab/>
        <w:t>McCoy WF, Costerton JW.</w:t>
      </w:r>
      <w:r w:rsidR="00044E36" w:rsidRPr="00044E36">
        <w:rPr>
          <w:b/>
        </w:rPr>
        <w:t xml:space="preserve"> </w:t>
      </w:r>
      <w:r w:rsidR="00044E36" w:rsidRPr="00044E36">
        <w:t>1982. Growth of Sessile Sphaerotilus natans in a Tubular Recycle System. Appl Environ Microbiol 43:1490-4.</w:t>
      </w:r>
    </w:p>
    <w:p w14:paraId="1D7E810B" w14:textId="77777777" w:rsidR="00044E36" w:rsidRPr="00044E36" w:rsidRDefault="00044E36" w:rsidP="00F852E9">
      <w:pPr>
        <w:pStyle w:val="EndNoteBibliography"/>
        <w:spacing w:after="0"/>
        <w:ind w:left="720" w:hanging="720"/>
      </w:pPr>
      <w:r w:rsidRPr="00044E36">
        <w:t>2.</w:t>
      </w:r>
      <w:r w:rsidRPr="00044E36">
        <w:tab/>
        <w:t>Marrie TJ, Nelligan J, Costerton JW.</w:t>
      </w:r>
      <w:r w:rsidRPr="00044E36">
        <w:rPr>
          <w:b/>
        </w:rPr>
        <w:t xml:space="preserve"> </w:t>
      </w:r>
      <w:r w:rsidRPr="00044E36">
        <w:t>1982. A scanning and transmission electron microscopic study of an infected endocardial pacemaker lead. Circulation 66:1339-41.</w:t>
      </w:r>
    </w:p>
    <w:p w14:paraId="5F6E96DB" w14:textId="77777777" w:rsidR="00044E36" w:rsidRPr="00044E36" w:rsidRDefault="00044E36" w:rsidP="00F852E9">
      <w:pPr>
        <w:pStyle w:val="EndNoteBibliography"/>
        <w:spacing w:after="0"/>
        <w:ind w:left="720" w:hanging="720"/>
      </w:pPr>
      <w:r w:rsidRPr="00044E36">
        <w:t>3.</w:t>
      </w:r>
      <w:r w:rsidRPr="00044E36">
        <w:tab/>
        <w:t>Lawrence JR, Korber DR, Hoyle BD, Costerton JW, Caldwell DE.</w:t>
      </w:r>
      <w:r w:rsidRPr="00044E36">
        <w:rPr>
          <w:b/>
        </w:rPr>
        <w:t xml:space="preserve"> </w:t>
      </w:r>
      <w:r w:rsidRPr="00044E36">
        <w:t>1991. Optical sectioning of microbial biofilms. J Bacteriol 173:6558-67.</w:t>
      </w:r>
    </w:p>
    <w:p w14:paraId="7F929BDD" w14:textId="77777777" w:rsidR="00044E36" w:rsidRPr="00044E36" w:rsidRDefault="00044E36" w:rsidP="00F852E9">
      <w:pPr>
        <w:pStyle w:val="EndNoteBibliography"/>
        <w:spacing w:after="0"/>
        <w:ind w:left="720" w:hanging="720"/>
      </w:pPr>
      <w:r w:rsidRPr="00044E36">
        <w:t>4.</w:t>
      </w:r>
      <w:r w:rsidRPr="00044E36">
        <w:tab/>
        <w:t>Gorman SP, Mawhinney WM, Adair CG, Issouckis M.</w:t>
      </w:r>
      <w:r w:rsidRPr="00044E36">
        <w:rPr>
          <w:b/>
        </w:rPr>
        <w:t xml:space="preserve"> </w:t>
      </w:r>
      <w:r w:rsidRPr="00044E36">
        <w:t>1993. Confocal laser scanning microscopy of peritoneal catheter surfaces. J Med Microbiol 38:411-7.</w:t>
      </w:r>
    </w:p>
    <w:p w14:paraId="5BC00A1C" w14:textId="77777777" w:rsidR="00044E36" w:rsidRPr="00044E36" w:rsidRDefault="00044E36" w:rsidP="00F852E9">
      <w:pPr>
        <w:pStyle w:val="EndNoteBibliography"/>
        <w:spacing w:after="0"/>
        <w:ind w:left="720" w:hanging="720"/>
      </w:pPr>
      <w:r w:rsidRPr="00044E36">
        <w:t>5.</w:t>
      </w:r>
      <w:r w:rsidRPr="00044E36">
        <w:tab/>
        <w:t>Haagensen JA, Regenberg B, Sternberg C.</w:t>
      </w:r>
      <w:r w:rsidRPr="00044E36">
        <w:rPr>
          <w:b/>
        </w:rPr>
        <w:t xml:space="preserve"> </w:t>
      </w:r>
      <w:r w:rsidRPr="00044E36">
        <w:t>2011. Advanced microscopy of microbial cells. Adv Biochem Eng Biotechnol 124:21-54.</w:t>
      </w:r>
    </w:p>
    <w:p w14:paraId="148F6C73" w14:textId="77777777" w:rsidR="00044E36" w:rsidRPr="00044E36" w:rsidRDefault="00044E36" w:rsidP="00F852E9">
      <w:pPr>
        <w:pStyle w:val="EndNoteBibliography"/>
        <w:spacing w:after="0"/>
        <w:ind w:left="720" w:hanging="720"/>
      </w:pPr>
      <w:r w:rsidRPr="00044E36">
        <w:t>6.</w:t>
      </w:r>
      <w:r w:rsidRPr="00044E36">
        <w:tab/>
        <w:t>Wagner M, Ivleva NP, Haisch C, Niessner R, Horn H.</w:t>
      </w:r>
      <w:r w:rsidRPr="00044E36">
        <w:rPr>
          <w:b/>
        </w:rPr>
        <w:t xml:space="preserve"> </w:t>
      </w:r>
      <w:r w:rsidRPr="00044E36">
        <w:t>2009. Combined use of confocal laser scanning microscopy (CLSM) and Raman microscopy (RM): investigations on EPS-Matrix. Water Res 43:63-76.</w:t>
      </w:r>
    </w:p>
    <w:p w14:paraId="5FF80365" w14:textId="77777777" w:rsidR="00044E36" w:rsidRPr="00044E36" w:rsidRDefault="00044E36" w:rsidP="00F852E9">
      <w:pPr>
        <w:pStyle w:val="EndNoteBibliography"/>
        <w:spacing w:after="0"/>
        <w:ind w:left="720" w:hanging="720"/>
      </w:pPr>
      <w:r w:rsidRPr="00044E36">
        <w:t>7.</w:t>
      </w:r>
      <w:r w:rsidRPr="00044E36">
        <w:tab/>
        <w:t>Smith HJ, Schmit A, Foster R, Littman S, Kuypers MM, Foreman CM.</w:t>
      </w:r>
      <w:r w:rsidRPr="00044E36">
        <w:rPr>
          <w:b/>
        </w:rPr>
        <w:t xml:space="preserve"> </w:t>
      </w:r>
      <w:r w:rsidRPr="00044E36">
        <w:t>2016. Biofilms on glacial surfaces: hotspots for biological activity. NPJ Biofilms Microbiomes 2:16008.</w:t>
      </w:r>
    </w:p>
    <w:p w14:paraId="4C323641" w14:textId="77777777" w:rsidR="00044E36" w:rsidRPr="00044E36" w:rsidRDefault="00044E36" w:rsidP="00F852E9">
      <w:pPr>
        <w:pStyle w:val="EndNoteBibliography"/>
        <w:spacing w:after="0"/>
        <w:ind w:left="720" w:hanging="720"/>
      </w:pPr>
      <w:r w:rsidRPr="00044E36">
        <w:t>8.</w:t>
      </w:r>
      <w:r w:rsidRPr="00044E36">
        <w:tab/>
        <w:t>Saxena S, Pramod BJ, Dayananda BC, Nagaraju K.</w:t>
      </w:r>
      <w:r w:rsidRPr="00044E36">
        <w:rPr>
          <w:b/>
        </w:rPr>
        <w:t xml:space="preserve"> </w:t>
      </w:r>
      <w:r w:rsidRPr="00044E36">
        <w:t>2015. Design, architecture and application of nanorobotics in oncology. Indian J Cancer 52:236-41.</w:t>
      </w:r>
    </w:p>
    <w:p w14:paraId="09F98039" w14:textId="77777777" w:rsidR="00044E36" w:rsidRPr="00044E36" w:rsidRDefault="00044E36" w:rsidP="00F852E9">
      <w:pPr>
        <w:pStyle w:val="EndNoteBibliography"/>
        <w:spacing w:after="0"/>
        <w:ind w:left="720" w:hanging="720"/>
      </w:pPr>
      <w:r w:rsidRPr="00044E36">
        <w:t>9.</w:t>
      </w:r>
      <w:r w:rsidRPr="00044E36">
        <w:tab/>
        <w:t>Cornforth DM, Dees JL, Ibberson CB, Huse HK, Mathiesen IH, Kirketerp-Moller K, Wolcott RD, Rumbaugh KP, Bjarnsholt T, Whiteley M.</w:t>
      </w:r>
      <w:r w:rsidRPr="00044E36">
        <w:rPr>
          <w:b/>
        </w:rPr>
        <w:t xml:space="preserve"> </w:t>
      </w:r>
      <w:r w:rsidRPr="00044E36">
        <w:t>2018. Pseudomonas aeruginosa transcriptome during human infection. Proc Natl Acad Sci U S A 115:E5125-E5134.</w:t>
      </w:r>
    </w:p>
    <w:p w14:paraId="26A7FDD7" w14:textId="77777777" w:rsidR="00044E36" w:rsidRPr="00044E36" w:rsidRDefault="00044E36" w:rsidP="00F852E9">
      <w:pPr>
        <w:pStyle w:val="EndNoteBibliography"/>
        <w:spacing w:after="0"/>
        <w:ind w:left="720" w:hanging="720"/>
      </w:pPr>
      <w:r w:rsidRPr="00D74B43">
        <w:rPr>
          <w:lang w:val="it-IT"/>
        </w:rPr>
        <w:t>10.</w:t>
      </w:r>
      <w:r w:rsidRPr="00D74B43">
        <w:rPr>
          <w:lang w:val="it-IT"/>
        </w:rPr>
        <w:tab/>
        <w:t>Ricciardelli A, Casillo A, Vergara A, Balasco N, Corsaro MM, Tutino ML, Parrilli E.</w:t>
      </w:r>
      <w:r w:rsidRPr="00D74B43">
        <w:rPr>
          <w:b/>
          <w:lang w:val="it-IT"/>
        </w:rPr>
        <w:t xml:space="preserve"> </w:t>
      </w:r>
      <w:r w:rsidRPr="00D74B43">
        <w:rPr>
          <w:lang w:val="it-IT"/>
        </w:rPr>
        <w:t xml:space="preserve">2019. </w:t>
      </w:r>
      <w:r w:rsidRPr="00044E36">
        <w:t>Environmental conditions shape the biofilm of the Antarctic bacterium Pseudoalteromonas haloplanktis TAC125. Microbiol Res 218:66-75.</w:t>
      </w:r>
    </w:p>
    <w:p w14:paraId="02D13924" w14:textId="77777777" w:rsidR="00044E36" w:rsidRPr="00044E36" w:rsidRDefault="00044E36" w:rsidP="00F852E9">
      <w:pPr>
        <w:pStyle w:val="EndNoteBibliography"/>
        <w:spacing w:after="0"/>
        <w:ind w:left="720" w:hanging="720"/>
      </w:pPr>
      <w:r w:rsidRPr="00044E36">
        <w:t>11.</w:t>
      </w:r>
      <w:r w:rsidRPr="00044E36">
        <w:tab/>
        <w:t>Dusane DH, Diamond SM, Knecht CS, Farrar NR, Peters CW, Howlin RP, Swearingen MC, Calhoun JH, Plaut RD, Nocera TM, Granger JF, Stoodley P.</w:t>
      </w:r>
      <w:r w:rsidRPr="00044E36">
        <w:rPr>
          <w:b/>
        </w:rPr>
        <w:t xml:space="preserve"> </w:t>
      </w:r>
      <w:r w:rsidRPr="00044E36">
        <w:t>2017. Effects of loading concentration, blood and synovial fluid on antibiotic release and anti-biofilm activity of bone cement beads. J Control Release 248:24-32.</w:t>
      </w:r>
    </w:p>
    <w:p w14:paraId="0ADFFCA6" w14:textId="77777777" w:rsidR="00044E36" w:rsidRPr="00044E36" w:rsidRDefault="00044E36" w:rsidP="00F852E9">
      <w:pPr>
        <w:pStyle w:val="EndNoteBibliography"/>
        <w:spacing w:after="0"/>
        <w:ind w:left="720" w:hanging="720"/>
      </w:pPr>
      <w:r w:rsidRPr="00044E36">
        <w:t>12.</w:t>
      </w:r>
      <w:r w:rsidRPr="00044E36">
        <w:tab/>
        <w:t>Keren-Paz A, Brumfeld V, Oppenheimer-Shaanan Y, Kolodkin-Gal I.</w:t>
      </w:r>
      <w:r w:rsidRPr="00044E36">
        <w:rPr>
          <w:b/>
        </w:rPr>
        <w:t xml:space="preserve"> </w:t>
      </w:r>
      <w:r w:rsidRPr="00044E36">
        <w:t>2018. Micro-CT X-ray imaging exposes structured diffusion barriers within biofilms. NPJ Biofilms Microbiomes 4:8.</w:t>
      </w:r>
    </w:p>
    <w:p w14:paraId="365F2683" w14:textId="77777777" w:rsidR="00044E36" w:rsidRPr="00044E36" w:rsidRDefault="00044E36" w:rsidP="00F852E9">
      <w:pPr>
        <w:pStyle w:val="EndNoteBibliography"/>
        <w:spacing w:after="0"/>
        <w:ind w:left="720" w:hanging="720"/>
      </w:pPr>
      <w:r w:rsidRPr="00044E36">
        <w:t>13.</w:t>
      </w:r>
      <w:r w:rsidRPr="00044E36">
        <w:tab/>
        <w:t>Neu TR, Manz B, Volke F, Dynes JJ, Hitchcock AP, Lawrence JR.</w:t>
      </w:r>
      <w:r w:rsidRPr="00044E36">
        <w:rPr>
          <w:b/>
        </w:rPr>
        <w:t xml:space="preserve"> </w:t>
      </w:r>
      <w:r w:rsidRPr="00044E36">
        <w:t>2010. Advanced imaging techniques for assessment of structure, composition and function in biofilm systems. FEMS Microbiol Ecol 72:1-21.</w:t>
      </w:r>
    </w:p>
    <w:p w14:paraId="578F5331" w14:textId="77777777" w:rsidR="00044E36" w:rsidRPr="00044E36" w:rsidRDefault="00044E36" w:rsidP="00F852E9">
      <w:pPr>
        <w:pStyle w:val="EndNoteBibliography"/>
        <w:spacing w:after="0"/>
        <w:ind w:left="720" w:hanging="720"/>
      </w:pPr>
      <w:r w:rsidRPr="00044E36">
        <w:t>14.</w:t>
      </w:r>
      <w:r w:rsidRPr="00044E36">
        <w:tab/>
        <w:t>Chao Y, Marks LR, Pettigrew MM, Hakansson AP.</w:t>
      </w:r>
      <w:r w:rsidRPr="00044E36">
        <w:rPr>
          <w:b/>
        </w:rPr>
        <w:t xml:space="preserve"> </w:t>
      </w:r>
      <w:r w:rsidRPr="00044E36">
        <w:t>2014. Streptococcus pneumoniae biofilm formation and dispersion during colonization and disease. Front Cell Infect Microbiol 4:194.</w:t>
      </w:r>
    </w:p>
    <w:p w14:paraId="6E50F495" w14:textId="77777777" w:rsidR="00044E36" w:rsidRPr="00044E36" w:rsidRDefault="00044E36" w:rsidP="00F852E9">
      <w:pPr>
        <w:pStyle w:val="EndNoteBibliography"/>
        <w:spacing w:after="0"/>
        <w:ind w:left="720" w:hanging="720"/>
      </w:pPr>
      <w:r w:rsidRPr="00044E36">
        <w:t>15.</w:t>
      </w:r>
      <w:r w:rsidRPr="00044E36">
        <w:tab/>
        <w:t>Crabbe A, Jensen PO, Bjarnsholt T, Coenye T.</w:t>
      </w:r>
      <w:r w:rsidRPr="00044E36">
        <w:rPr>
          <w:b/>
        </w:rPr>
        <w:t xml:space="preserve"> </w:t>
      </w:r>
      <w:r w:rsidRPr="00044E36">
        <w:t>2019. Antimicrobial Tolerance and Metabolic Adaptations in Microbial Biofilms. Trends Microbiol 27:850-863.</w:t>
      </w:r>
    </w:p>
    <w:p w14:paraId="39060650" w14:textId="77777777" w:rsidR="00044E36" w:rsidRPr="00044E36" w:rsidRDefault="00044E36" w:rsidP="00F852E9">
      <w:pPr>
        <w:pStyle w:val="EndNoteBibliography"/>
        <w:spacing w:after="0"/>
        <w:ind w:left="720" w:hanging="720"/>
      </w:pPr>
      <w:r w:rsidRPr="00044E36">
        <w:t>16.</w:t>
      </w:r>
      <w:r w:rsidRPr="00044E36">
        <w:tab/>
        <w:t>Allison KR, Brynildsen MP, Collins JJ.</w:t>
      </w:r>
      <w:r w:rsidRPr="00044E36">
        <w:rPr>
          <w:b/>
        </w:rPr>
        <w:t xml:space="preserve"> </w:t>
      </w:r>
      <w:r w:rsidRPr="00044E36">
        <w:t>2011. Heterogeneous bacterial persisters and engineering approaches to eliminate them. Curr Opin Microbiol 14:593-8.</w:t>
      </w:r>
    </w:p>
    <w:p w14:paraId="632F50B4" w14:textId="77777777" w:rsidR="00044E36" w:rsidRPr="00044E36" w:rsidRDefault="00044E36" w:rsidP="00F852E9">
      <w:pPr>
        <w:pStyle w:val="EndNoteBibliography"/>
        <w:spacing w:after="0"/>
        <w:ind w:left="720" w:hanging="720"/>
      </w:pPr>
      <w:r w:rsidRPr="00044E36">
        <w:t>17.</w:t>
      </w:r>
      <w:r w:rsidRPr="00044E36">
        <w:tab/>
        <w:t>Brady RA, O'May GA, Leid JG, Prior ML, Costerton JW, Shirtliff ME.</w:t>
      </w:r>
      <w:r w:rsidRPr="00044E36">
        <w:rPr>
          <w:b/>
        </w:rPr>
        <w:t xml:space="preserve"> </w:t>
      </w:r>
      <w:r w:rsidRPr="00044E36">
        <w:t>2011. Resolution of Staphylococcus aureus biofilm infection using vaccination and antibiotic treatment. Infect Immun 79:1797-803.</w:t>
      </w:r>
    </w:p>
    <w:p w14:paraId="6598809B" w14:textId="77777777" w:rsidR="00044E36" w:rsidRPr="00044E36" w:rsidRDefault="00044E36" w:rsidP="00F852E9">
      <w:pPr>
        <w:pStyle w:val="EndNoteBibliography"/>
        <w:spacing w:after="0"/>
        <w:ind w:left="720" w:hanging="720"/>
      </w:pPr>
      <w:r w:rsidRPr="00044E36">
        <w:t>18.</w:t>
      </w:r>
      <w:r w:rsidRPr="00044E36">
        <w:tab/>
        <w:t>Elbourne A, Crawford RJ, Ivanova EP.</w:t>
      </w:r>
      <w:r w:rsidRPr="00044E36">
        <w:rPr>
          <w:b/>
        </w:rPr>
        <w:t xml:space="preserve"> </w:t>
      </w:r>
      <w:r w:rsidRPr="00044E36">
        <w:t>2017. Nano-structured antimicrobial surfaces: From nature to synthetic analogues. J Colloid Interface Sci 508:603-616.</w:t>
      </w:r>
    </w:p>
    <w:p w14:paraId="06BEA10C" w14:textId="77777777" w:rsidR="00044E36" w:rsidRPr="00044E36" w:rsidRDefault="00044E36" w:rsidP="00F852E9">
      <w:pPr>
        <w:pStyle w:val="EndNoteBibliography"/>
        <w:spacing w:after="0"/>
        <w:ind w:left="720" w:hanging="720"/>
      </w:pPr>
      <w:r w:rsidRPr="00044E36">
        <w:t>19.</w:t>
      </w:r>
      <w:r w:rsidRPr="00044E36">
        <w:tab/>
        <w:t>Pai MP, Samples ML, Mercier RC, Spilde MN.</w:t>
      </w:r>
      <w:r w:rsidRPr="00044E36">
        <w:rPr>
          <w:b/>
        </w:rPr>
        <w:t xml:space="preserve"> </w:t>
      </w:r>
      <w:r w:rsidRPr="00044E36">
        <w:t>2008. Activities and ultrastructural effects of antifungal combinations against simulated Candida endocardial vegetations. Antimicrob Agents Chemother 52:2367-76.</w:t>
      </w:r>
    </w:p>
    <w:p w14:paraId="0235AF7E" w14:textId="77777777" w:rsidR="00044E36" w:rsidRPr="00044E36" w:rsidRDefault="00044E36" w:rsidP="00F852E9">
      <w:pPr>
        <w:pStyle w:val="EndNoteBibliography"/>
        <w:spacing w:after="0"/>
        <w:ind w:left="720" w:hanging="720"/>
      </w:pPr>
      <w:r w:rsidRPr="00044E36">
        <w:lastRenderedPageBreak/>
        <w:t>20.</w:t>
      </w:r>
      <w:r w:rsidRPr="00044E36">
        <w:tab/>
        <w:t>Tarabichi M, Shohat N, Goswami K, Alvand A, Silibovsky R, Belden K, Parvizi J.</w:t>
      </w:r>
      <w:r w:rsidRPr="00044E36">
        <w:rPr>
          <w:b/>
        </w:rPr>
        <w:t xml:space="preserve"> </w:t>
      </w:r>
      <w:r w:rsidRPr="00044E36">
        <w:t>2018. Diagnosis of Periprosthetic Joint Infection: The Potential of Next-Generation Sequencing. J Bone Joint Surg Am 100:147-154.</w:t>
      </w:r>
    </w:p>
    <w:p w14:paraId="18C44C0F" w14:textId="77777777" w:rsidR="00044E36" w:rsidRPr="00044E36" w:rsidRDefault="00044E36" w:rsidP="00F852E9">
      <w:pPr>
        <w:pStyle w:val="EndNoteBibliography"/>
        <w:spacing w:after="0"/>
        <w:ind w:left="720" w:hanging="720"/>
      </w:pPr>
      <w:r w:rsidRPr="00044E36">
        <w:t>21.</w:t>
      </w:r>
      <w:r w:rsidRPr="00044E36">
        <w:tab/>
        <w:t>Jakobsen TH, Eickhardt SR, Gheorghe AG, Stenqvist C, Sonderholm M, Stavnsberg C, Jensen PO, Odgaard A, Whiteley M, Moser C, Hvolris J, Hougen HP, Bjarnsholt T.</w:t>
      </w:r>
      <w:r w:rsidRPr="00044E36">
        <w:rPr>
          <w:b/>
        </w:rPr>
        <w:t xml:space="preserve"> </w:t>
      </w:r>
      <w:r w:rsidRPr="00044E36">
        <w:t>2018. Implants induce a new niche for microbiomes. APMIS 126:685-692.</w:t>
      </w:r>
    </w:p>
    <w:p w14:paraId="245ED1C1" w14:textId="77777777" w:rsidR="00044E36" w:rsidRPr="00044E36" w:rsidRDefault="00044E36" w:rsidP="00F852E9">
      <w:pPr>
        <w:pStyle w:val="EndNoteBibliography"/>
        <w:spacing w:after="0"/>
        <w:ind w:left="720" w:hanging="720"/>
      </w:pPr>
      <w:r w:rsidRPr="00044E36">
        <w:t>22.</w:t>
      </w:r>
      <w:r w:rsidRPr="00044E36">
        <w:tab/>
        <w:t>Vandeplassche E, Tavernier S, Coenye T, Crabbe A.</w:t>
      </w:r>
      <w:r w:rsidRPr="00044E36">
        <w:rPr>
          <w:b/>
        </w:rPr>
        <w:t xml:space="preserve"> </w:t>
      </w:r>
      <w:r w:rsidRPr="00044E36">
        <w:t>2019. Influence of the lung microbiome on antibiotic susceptibility of cystic fibrosis pathogens. Eur Respir Rev 28.</w:t>
      </w:r>
    </w:p>
    <w:p w14:paraId="25A3C2A2" w14:textId="77777777" w:rsidR="00044E36" w:rsidRPr="00044E36" w:rsidRDefault="00044E36" w:rsidP="00F852E9">
      <w:pPr>
        <w:pStyle w:val="EndNoteBibliography"/>
        <w:spacing w:after="0"/>
        <w:ind w:left="720" w:hanging="720"/>
      </w:pPr>
      <w:r w:rsidRPr="00044E36">
        <w:t>23.</w:t>
      </w:r>
      <w:r w:rsidRPr="00044E36">
        <w:tab/>
        <w:t>Dumas A, Bernard L, Poquet Y, Lugo-Villarino G, Neyrolles O.</w:t>
      </w:r>
      <w:r w:rsidRPr="00044E36">
        <w:rPr>
          <w:b/>
        </w:rPr>
        <w:t xml:space="preserve"> </w:t>
      </w:r>
      <w:r w:rsidRPr="00044E36">
        <w:t>2018. The role of the lung microbiota and the gut-lung axis in respiratory infectious diseases. Cell Microbiol 20:e12966.</w:t>
      </w:r>
    </w:p>
    <w:p w14:paraId="2FF63CED" w14:textId="77777777" w:rsidR="00044E36" w:rsidRPr="00044E36" w:rsidRDefault="00044E36" w:rsidP="00F852E9">
      <w:pPr>
        <w:pStyle w:val="EndNoteBibliography"/>
        <w:spacing w:after="0"/>
        <w:ind w:left="720" w:hanging="720"/>
      </w:pPr>
      <w:r w:rsidRPr="00044E36">
        <w:t>24.</w:t>
      </w:r>
      <w:r w:rsidRPr="00044E36">
        <w:tab/>
        <w:t>Azeredo J, Azevedo NF, Briandet R, Cerca N, Coenye T, Costa AR, Desvaux M, Di Bonaventura G, Hebraud M, Jaglic Z, Kacaniova M, Knochel S, Lourenco A, Mergulhao F, Meyer RL, Nychas G, Simoes M, Tresse O, Sternberg C.</w:t>
      </w:r>
      <w:r w:rsidRPr="00044E36">
        <w:rPr>
          <w:b/>
        </w:rPr>
        <w:t xml:space="preserve"> </w:t>
      </w:r>
      <w:r w:rsidRPr="00044E36">
        <w:t>2017. Critical review on biofilm methods. Crit Rev Microbiol 43:313-351.</w:t>
      </w:r>
    </w:p>
    <w:p w14:paraId="69B573B7" w14:textId="77777777" w:rsidR="00044E36" w:rsidRPr="00044E36" w:rsidRDefault="00044E36" w:rsidP="00F852E9">
      <w:pPr>
        <w:pStyle w:val="EndNoteBibliography"/>
        <w:spacing w:after="0"/>
        <w:ind w:left="720" w:hanging="720"/>
      </w:pPr>
      <w:r w:rsidRPr="00044E36">
        <w:t>25.</w:t>
      </w:r>
      <w:r w:rsidRPr="00044E36">
        <w:tab/>
        <w:t>Coenye T, Nelis HJ.</w:t>
      </w:r>
      <w:r w:rsidRPr="00044E36">
        <w:rPr>
          <w:b/>
        </w:rPr>
        <w:t xml:space="preserve"> </w:t>
      </w:r>
      <w:r w:rsidRPr="00044E36">
        <w:t>2010. In vitro and in vivo model systems to study microbial biofilm formation. J Microbiol Methods 83:89-105.</w:t>
      </w:r>
    </w:p>
    <w:p w14:paraId="7C75467B" w14:textId="77777777" w:rsidR="00044E36" w:rsidRPr="00044E36" w:rsidRDefault="00044E36" w:rsidP="00F852E9">
      <w:pPr>
        <w:pStyle w:val="EndNoteBibliography"/>
        <w:spacing w:after="0"/>
        <w:ind w:left="720" w:hanging="720"/>
      </w:pPr>
      <w:r w:rsidRPr="00044E36">
        <w:t>26.</w:t>
      </w:r>
      <w:r w:rsidRPr="00044E36">
        <w:tab/>
        <w:t>Edwards S, Kjellerup BV.</w:t>
      </w:r>
      <w:r w:rsidRPr="00044E36">
        <w:rPr>
          <w:b/>
        </w:rPr>
        <w:t xml:space="preserve"> </w:t>
      </w:r>
      <w:r w:rsidRPr="00044E36">
        <w:t>2012. Exploring the applications of invertebrate host-pathogen models for in vivo biofilm infections. FEMS Immunol Med Microbiol 65:205-14.</w:t>
      </w:r>
    </w:p>
    <w:p w14:paraId="0091A6C6" w14:textId="77777777" w:rsidR="00044E36" w:rsidRPr="00044E36" w:rsidRDefault="00044E36" w:rsidP="00F852E9">
      <w:pPr>
        <w:pStyle w:val="EndNoteBibliography"/>
        <w:spacing w:after="0"/>
        <w:ind w:left="720" w:hanging="720"/>
      </w:pPr>
      <w:r w:rsidRPr="00044E36">
        <w:t>27.</w:t>
      </w:r>
      <w:r w:rsidRPr="00044E36">
        <w:tab/>
        <w:t>Aldrich A, Kuss MA, Duan B, Kielian T.</w:t>
      </w:r>
      <w:r w:rsidRPr="00044E36">
        <w:rPr>
          <w:b/>
        </w:rPr>
        <w:t xml:space="preserve"> </w:t>
      </w:r>
      <w:r w:rsidRPr="00044E36">
        <w:t>2019. 3D Bioprinted Scaffolds Containing Viable Macrophages and Antibiotics Promote Clearance of Staphylococcus aureus Craniotomy-Associated Biofilm Infection. ACS Appl Mater Interfaces 11:12298-12307.</w:t>
      </w:r>
    </w:p>
    <w:p w14:paraId="19336D0F" w14:textId="77777777" w:rsidR="00044E36" w:rsidRPr="00044E36" w:rsidRDefault="00044E36" w:rsidP="00F852E9">
      <w:pPr>
        <w:pStyle w:val="EndNoteBibliography"/>
        <w:spacing w:after="0"/>
        <w:ind w:left="720" w:hanging="720"/>
      </w:pPr>
      <w:r w:rsidRPr="00044E36">
        <w:t>28.</w:t>
      </w:r>
      <w:r w:rsidRPr="00044E36">
        <w:tab/>
        <w:t>Malone M, Goeres DM, Gosbell I, Vickery K, Jensen S, Stoodley P.</w:t>
      </w:r>
      <w:r w:rsidRPr="00044E36">
        <w:rPr>
          <w:b/>
        </w:rPr>
        <w:t xml:space="preserve"> </w:t>
      </w:r>
      <w:r w:rsidRPr="00044E36">
        <w:t>2017. Approaches to biofilm-associated infections: the need for standardized and relevant biofilm methods for clinical applications. Expert Rev Anti Infect Ther 15:147-156.</w:t>
      </w:r>
    </w:p>
    <w:p w14:paraId="44A79D1E" w14:textId="77777777" w:rsidR="00044E36" w:rsidRPr="00044E36" w:rsidRDefault="00044E36" w:rsidP="00F852E9">
      <w:pPr>
        <w:pStyle w:val="EndNoteBibliography"/>
        <w:spacing w:after="0"/>
        <w:ind w:left="720" w:hanging="720"/>
      </w:pPr>
      <w:r w:rsidRPr="00044E36">
        <w:t>29.</w:t>
      </w:r>
      <w:r w:rsidRPr="00044E36">
        <w:tab/>
        <w:t>Gomes IB, Meireles A, Goncalves AL, Goeres DM, Sjollema J, Simoes LC, Simoes M.</w:t>
      </w:r>
      <w:r w:rsidRPr="00044E36">
        <w:rPr>
          <w:b/>
        </w:rPr>
        <w:t xml:space="preserve"> </w:t>
      </w:r>
      <w:r w:rsidRPr="00044E36">
        <w:t>2018. Standardized reactors for the study of medical biofilms: a review of the principles and latest modifications. Crit Rev Biotechnol 38:657-670.</w:t>
      </w:r>
    </w:p>
    <w:p w14:paraId="3BF3B02A" w14:textId="77777777" w:rsidR="00044E36" w:rsidRPr="00D74B43" w:rsidRDefault="00044E36" w:rsidP="00F852E9">
      <w:pPr>
        <w:pStyle w:val="EndNoteBibliography"/>
        <w:spacing w:after="0"/>
        <w:ind w:left="720" w:hanging="720"/>
        <w:rPr>
          <w:lang w:val="it-IT"/>
        </w:rPr>
      </w:pPr>
      <w:r w:rsidRPr="00044E36">
        <w:t>30.</w:t>
      </w:r>
      <w:r w:rsidRPr="00044E36">
        <w:tab/>
        <w:t>Lourenco A, Coenye T, Goeres DM, Donelli G, Azevedo AS, Ceri H, Coelho FL, Flemming HC, Juhna T, Lopes SP, Oliveira R, Oliver A, Shirtliff ME, Sousa AM, Stoodley P, Pereira MO, Azevedo NF.</w:t>
      </w:r>
      <w:r w:rsidRPr="00044E36">
        <w:rPr>
          <w:b/>
        </w:rPr>
        <w:t xml:space="preserve"> </w:t>
      </w:r>
      <w:r w:rsidRPr="00044E36">
        <w:t xml:space="preserve">2014. Minimum information about a biofilm experiment (MIABiE): standards for reporting experiments and data on sessile microbial communities living at interfaces. </w:t>
      </w:r>
      <w:r w:rsidRPr="00D74B43">
        <w:rPr>
          <w:lang w:val="it-IT"/>
        </w:rPr>
        <w:t>Pathog Dis 70:250-6.</w:t>
      </w:r>
    </w:p>
    <w:p w14:paraId="2F7E91DA" w14:textId="77777777" w:rsidR="00044E36" w:rsidRPr="00D74B43" w:rsidRDefault="00044E36" w:rsidP="00F852E9">
      <w:pPr>
        <w:pStyle w:val="EndNoteBibliography"/>
        <w:spacing w:after="0"/>
        <w:ind w:left="720" w:hanging="720"/>
        <w:rPr>
          <w:lang w:val="nl-NL"/>
        </w:rPr>
      </w:pPr>
      <w:r w:rsidRPr="00D74B43">
        <w:rPr>
          <w:lang w:val="it-IT"/>
        </w:rPr>
        <w:t>31.</w:t>
      </w:r>
      <w:r w:rsidRPr="00D74B43">
        <w:rPr>
          <w:lang w:val="it-IT"/>
        </w:rPr>
        <w:tab/>
        <w:t>Lourenco A, Ferreira A, Veiga N, Machado I, Pereira MO, Azevedo NF.</w:t>
      </w:r>
      <w:r w:rsidRPr="00D74B43">
        <w:rPr>
          <w:b/>
          <w:lang w:val="it-IT"/>
        </w:rPr>
        <w:t xml:space="preserve"> </w:t>
      </w:r>
      <w:r w:rsidRPr="00D74B43">
        <w:rPr>
          <w:lang w:val="it-IT"/>
        </w:rPr>
        <w:t xml:space="preserve">2012. </w:t>
      </w:r>
      <w:r w:rsidRPr="00044E36">
        <w:t xml:space="preserve">BiofOmics: a Web platform for the systematic and standardized collection of high-throughput biofilm data. </w:t>
      </w:r>
      <w:r w:rsidRPr="00D74B43">
        <w:rPr>
          <w:lang w:val="nl-NL"/>
        </w:rPr>
        <w:t>PLoS One 7:e39960.</w:t>
      </w:r>
    </w:p>
    <w:p w14:paraId="2671D890" w14:textId="77777777" w:rsidR="00044E36" w:rsidRPr="00044E36" w:rsidRDefault="00044E36" w:rsidP="00F852E9">
      <w:pPr>
        <w:pStyle w:val="EndNoteBibliography"/>
        <w:spacing w:after="0"/>
        <w:ind w:left="720" w:hanging="720"/>
      </w:pPr>
      <w:r w:rsidRPr="00D74B43">
        <w:rPr>
          <w:lang w:val="nl-NL"/>
        </w:rPr>
        <w:t>32.</w:t>
      </w:r>
      <w:r w:rsidRPr="00D74B43">
        <w:rPr>
          <w:lang w:val="nl-NL"/>
        </w:rPr>
        <w:tab/>
        <w:t>Coenye T, Goeres D, Van Bambeke F, Bjarnsholt T.</w:t>
      </w:r>
      <w:r w:rsidRPr="00D74B43">
        <w:rPr>
          <w:b/>
          <w:lang w:val="nl-NL"/>
        </w:rPr>
        <w:t xml:space="preserve"> </w:t>
      </w:r>
      <w:r w:rsidRPr="00D74B43">
        <w:rPr>
          <w:lang w:val="nl-NL"/>
        </w:rPr>
        <w:t xml:space="preserve">2018. </w:t>
      </w:r>
      <w:r w:rsidRPr="00044E36">
        <w:t>Should standardized susceptibility testing for microbial biofilms be introduced in clinical practice? Clin Microbiol Infect 24:570-572.</w:t>
      </w:r>
    </w:p>
    <w:p w14:paraId="5DB538B6" w14:textId="77777777" w:rsidR="00044E36" w:rsidRPr="00044E36" w:rsidRDefault="00044E36" w:rsidP="00F852E9">
      <w:pPr>
        <w:pStyle w:val="EndNoteBibliography"/>
        <w:spacing w:after="0"/>
        <w:ind w:left="720" w:hanging="720"/>
      </w:pPr>
      <w:r w:rsidRPr="00044E36">
        <w:t>33.</w:t>
      </w:r>
      <w:r w:rsidRPr="00044E36">
        <w:tab/>
        <w:t>Coenye T.</w:t>
      </w:r>
      <w:r w:rsidRPr="00044E36">
        <w:rPr>
          <w:b/>
        </w:rPr>
        <w:t xml:space="preserve"> </w:t>
      </w:r>
      <w:r w:rsidRPr="00044E36">
        <w:t>2010. Response of sessile cells to stress: from changes in gene expression to phenotypic adaptation. FEMS Immunol Med Microbiol 59:239-52.</w:t>
      </w:r>
    </w:p>
    <w:p w14:paraId="60BA8F30" w14:textId="77777777" w:rsidR="00044E36" w:rsidRPr="00044E36" w:rsidRDefault="00044E36" w:rsidP="00F852E9">
      <w:pPr>
        <w:pStyle w:val="EndNoteBibliography"/>
        <w:spacing w:after="0"/>
        <w:ind w:left="720" w:hanging="720"/>
      </w:pPr>
      <w:r w:rsidRPr="00044E36">
        <w:t>34.</w:t>
      </w:r>
      <w:r w:rsidRPr="00044E36">
        <w:tab/>
        <w:t>Zhou YF, Shi W, Yu Y, Tao MT, Xiong YQ, Sun J, Liu YH.</w:t>
      </w:r>
      <w:r w:rsidRPr="00044E36">
        <w:rPr>
          <w:b/>
        </w:rPr>
        <w:t xml:space="preserve"> </w:t>
      </w:r>
      <w:r w:rsidRPr="00044E36">
        <w:t>2015. Pharmacokinetic/Pharmacodynamic Correlation of Cefquinome Against Experimental Catheter-Associated Biofilm Infection Due to Staphylococcus aureus. Front Microbiol 6:1513.</w:t>
      </w:r>
    </w:p>
    <w:p w14:paraId="4DB4E256" w14:textId="77777777" w:rsidR="00044E36" w:rsidRPr="00044E36" w:rsidRDefault="00044E36" w:rsidP="00F852E9">
      <w:pPr>
        <w:pStyle w:val="EndNoteBibliography"/>
        <w:spacing w:after="0"/>
        <w:ind w:left="720" w:hanging="720"/>
      </w:pPr>
      <w:r w:rsidRPr="00044E36">
        <w:t>35.</w:t>
      </w:r>
      <w:r w:rsidRPr="00044E36">
        <w:tab/>
        <w:t>Takei S, Hotomi M, Yamanaka N.</w:t>
      </w:r>
      <w:r w:rsidRPr="00044E36">
        <w:rPr>
          <w:b/>
        </w:rPr>
        <w:t xml:space="preserve"> </w:t>
      </w:r>
      <w:r w:rsidRPr="00044E36">
        <w:t>2013. Minimal biofilm eradication concentration of antimicrobial agents against nontypeable Haemophilus influenzae isolated from middle ear fluids of intractable acute otitis media. J Infect Chemother 19:504-9.</w:t>
      </w:r>
    </w:p>
    <w:p w14:paraId="08BB9F5B" w14:textId="77777777" w:rsidR="00044E36" w:rsidRPr="00044E36" w:rsidRDefault="00044E36" w:rsidP="00F852E9">
      <w:pPr>
        <w:pStyle w:val="EndNoteBibliography"/>
        <w:spacing w:after="0"/>
        <w:ind w:left="720" w:hanging="720"/>
      </w:pPr>
      <w:r w:rsidRPr="00044E36">
        <w:t>36.</w:t>
      </w:r>
      <w:r w:rsidRPr="00044E36">
        <w:tab/>
        <w:t>Girard LP, Ceri H, Gibb AP, Olson M, Sepandj F.</w:t>
      </w:r>
      <w:r w:rsidRPr="00044E36">
        <w:rPr>
          <w:b/>
        </w:rPr>
        <w:t xml:space="preserve"> </w:t>
      </w:r>
      <w:r w:rsidRPr="00044E36">
        <w:t>2010. MIC versus MBEC to determine the antibiotic sensitivity of Staphylococcus aureus in peritoneal dialysis peritonitis. Perit Dial Int 30:652-6.</w:t>
      </w:r>
    </w:p>
    <w:p w14:paraId="6DB55352" w14:textId="77777777" w:rsidR="00044E36" w:rsidRPr="00044E36" w:rsidRDefault="00044E36" w:rsidP="00F852E9">
      <w:pPr>
        <w:pStyle w:val="EndNoteBibliography"/>
        <w:spacing w:after="0"/>
        <w:ind w:left="720" w:hanging="720"/>
      </w:pPr>
      <w:r w:rsidRPr="00044E36">
        <w:lastRenderedPageBreak/>
        <w:t>37.</w:t>
      </w:r>
      <w:r w:rsidRPr="00044E36">
        <w:tab/>
        <w:t>Sonderholm M, Kragh KN, Koren K, Jakobsen TH, Darch SE, Alhede M, Jensen PO, Whiteley M, Kuhl M, Bjarnsholt T.</w:t>
      </w:r>
      <w:r w:rsidRPr="00044E36">
        <w:rPr>
          <w:b/>
        </w:rPr>
        <w:t xml:space="preserve"> </w:t>
      </w:r>
      <w:r w:rsidRPr="00044E36">
        <w:t>2017. Pseudomonas aeruginosa Aggregate Formation in an Alginate Bead Model System Exhibits In Vivo-Like Characteristics. Appl Environ Microbiol 83.</w:t>
      </w:r>
    </w:p>
    <w:p w14:paraId="238CEA0F" w14:textId="77777777" w:rsidR="00044E36" w:rsidRPr="00044E36" w:rsidRDefault="00044E36" w:rsidP="00F852E9">
      <w:pPr>
        <w:pStyle w:val="EndNoteBibliography"/>
        <w:spacing w:after="0"/>
        <w:ind w:left="720" w:hanging="720"/>
      </w:pPr>
      <w:r w:rsidRPr="00044E36">
        <w:t>38.</w:t>
      </w:r>
      <w:r w:rsidRPr="00044E36">
        <w:tab/>
        <w:t>Brackman G, Coenye T.</w:t>
      </w:r>
      <w:r w:rsidRPr="00044E36">
        <w:rPr>
          <w:b/>
        </w:rPr>
        <w:t xml:space="preserve"> </w:t>
      </w:r>
      <w:r w:rsidRPr="00044E36">
        <w:t>2016. In Vitro and In Vivo Biofilm Wound Models and Their Application. Adv Exp Med Biol 897:15-32.</w:t>
      </w:r>
    </w:p>
    <w:p w14:paraId="33A411A6" w14:textId="77777777" w:rsidR="00044E36" w:rsidRPr="00044E36" w:rsidRDefault="00044E36" w:rsidP="00F852E9">
      <w:pPr>
        <w:pStyle w:val="EndNoteBibliography"/>
        <w:spacing w:after="0"/>
        <w:ind w:left="720" w:hanging="720"/>
      </w:pPr>
      <w:r w:rsidRPr="00044E36">
        <w:t>39.</w:t>
      </w:r>
      <w:r w:rsidRPr="00044E36">
        <w:tab/>
        <w:t>Goeres DM, Walker DK, Buckingham-Meyer K, Lorenz L, Summers J, Fritz B, Goveia D, Dickerman G, Schultz J, Parker AE.</w:t>
      </w:r>
      <w:r w:rsidRPr="00044E36">
        <w:rPr>
          <w:b/>
        </w:rPr>
        <w:t xml:space="preserve"> </w:t>
      </w:r>
      <w:r w:rsidRPr="00044E36">
        <w:t>2019. Development, standardization, and validation of a biofilm efficacy test: The single tube method. J Microbiol Methods doi:10.1016/j.mimet.2019.105694:105694.</w:t>
      </w:r>
    </w:p>
    <w:p w14:paraId="2B43BD5B" w14:textId="77777777" w:rsidR="00044E36" w:rsidRPr="00044E36" w:rsidRDefault="00044E36" w:rsidP="00F852E9">
      <w:pPr>
        <w:pStyle w:val="EndNoteBibliography"/>
        <w:spacing w:after="0"/>
        <w:ind w:left="720" w:hanging="720"/>
      </w:pPr>
      <w:r w:rsidRPr="00044E36">
        <w:t>40.</w:t>
      </w:r>
      <w:r w:rsidRPr="00044E36">
        <w:tab/>
        <w:t>De Soyza A, Hall AJ, Mahenthiralingam E, Drevinek P, Kaca W, Drulis-Kawa Z, Stoitsova SR, Toth V, Coenye T, Zlosnik JE, Burns JL, Sa-Correia I, De Vos D, Pirnay JP, Kidd TJ, Reid D, Manos J, Klockgether J, Wiehlmann L, Tummler B, McClean S, Winstanley C, pathogens EFfCABCsvdocf.</w:t>
      </w:r>
      <w:r w:rsidRPr="00044E36">
        <w:rPr>
          <w:b/>
        </w:rPr>
        <w:t xml:space="preserve"> </w:t>
      </w:r>
      <w:r w:rsidRPr="00044E36">
        <w:t>2013. Developing an international Pseudomonas aeruginosa reference panel. Microbiologyopen 2:1010-23.</w:t>
      </w:r>
    </w:p>
    <w:p w14:paraId="00A00FBF" w14:textId="77777777" w:rsidR="00044E36" w:rsidRPr="00044E36" w:rsidRDefault="00044E36" w:rsidP="00F852E9">
      <w:pPr>
        <w:pStyle w:val="EndNoteBibliography"/>
        <w:spacing w:after="0"/>
        <w:ind w:left="720" w:hanging="720"/>
      </w:pPr>
      <w:r w:rsidRPr="00044E36">
        <w:t>41.</w:t>
      </w:r>
      <w:r w:rsidRPr="00044E36">
        <w:tab/>
        <w:t>Grove C, Cain S, Chen WJ, Davis P, Harris T, Howe KL, Kishore R, Lee R, Paulini M, Raciti D, Tuli MA, Van Auken K, Williams G, WormBase C.</w:t>
      </w:r>
      <w:r w:rsidRPr="00044E36">
        <w:rPr>
          <w:b/>
        </w:rPr>
        <w:t xml:space="preserve"> </w:t>
      </w:r>
      <w:r w:rsidRPr="00044E36">
        <w:t>2018. Using WormBase: A Genome Biology Resource for Caenorhabditis elegans and Related Nematodes. Methods Mol Biol 1757:399-470.</w:t>
      </w:r>
    </w:p>
    <w:p w14:paraId="36E4DF57" w14:textId="77777777" w:rsidR="00044E36" w:rsidRPr="00044E36" w:rsidRDefault="00044E36" w:rsidP="00F852E9">
      <w:pPr>
        <w:pStyle w:val="EndNoteBibliography"/>
        <w:spacing w:after="0"/>
        <w:ind w:left="720" w:hanging="720"/>
      </w:pPr>
      <w:r w:rsidRPr="00044E36">
        <w:t>42.</w:t>
      </w:r>
      <w:r w:rsidRPr="00044E36">
        <w:tab/>
        <w:t>Peeters E, Nelis HJ, Coenye T.</w:t>
      </w:r>
      <w:r w:rsidRPr="00044E36">
        <w:rPr>
          <w:b/>
        </w:rPr>
        <w:t xml:space="preserve"> </w:t>
      </w:r>
      <w:r w:rsidRPr="00044E36">
        <w:t>2008. Comparison of multiple methods for quantification of microbial biofilms grown in microtiter plates. J Microbiol Methods 72:157-65.</w:t>
      </w:r>
    </w:p>
    <w:p w14:paraId="3C4446F9" w14:textId="77777777" w:rsidR="00044E36" w:rsidRPr="00044E36" w:rsidRDefault="00044E36" w:rsidP="00F852E9">
      <w:pPr>
        <w:pStyle w:val="EndNoteBibliography"/>
        <w:spacing w:after="0"/>
        <w:ind w:left="720" w:hanging="720"/>
      </w:pPr>
      <w:r w:rsidRPr="00044E36">
        <w:t>43.</w:t>
      </w:r>
      <w:r w:rsidRPr="00044E36">
        <w:tab/>
        <w:t>Magnusson B, Kai-Larsen Y, Granlund P, Seiger A, Lindbo L, Sanchez J, Johansson D.</w:t>
      </w:r>
      <w:r w:rsidRPr="00044E36">
        <w:rPr>
          <w:b/>
        </w:rPr>
        <w:t xml:space="preserve"> </w:t>
      </w:r>
      <w:r w:rsidRPr="00044E36">
        <w:t>2019. Long-term use of noble metal alloy coated urinary catheters reduces recurrent CAUTI and decreases proinflammatory markers. Ther Adv Urol 11:1756287219854915.</w:t>
      </w:r>
    </w:p>
    <w:p w14:paraId="637CFA45" w14:textId="77777777" w:rsidR="00044E36" w:rsidRPr="00044E36" w:rsidRDefault="00044E36" w:rsidP="00F852E9">
      <w:pPr>
        <w:pStyle w:val="EndNoteBibliography"/>
        <w:spacing w:after="0"/>
        <w:ind w:left="720" w:hanging="720"/>
      </w:pPr>
      <w:r w:rsidRPr="00044E36">
        <w:t>44.</w:t>
      </w:r>
      <w:r w:rsidRPr="00044E36">
        <w:tab/>
        <w:t>Wolcott RD, Rhoads DD, Bennett ME, Wolcott BM, Gogokhia L, Costerton JW, Dowd SE.</w:t>
      </w:r>
      <w:r w:rsidRPr="00044E36">
        <w:rPr>
          <w:b/>
        </w:rPr>
        <w:t xml:space="preserve"> </w:t>
      </w:r>
      <w:r w:rsidRPr="00044E36">
        <w:t>2010. Chronic wounds and the medical biofilm paradigm. J Wound Care 19:45-6, 48-50, 52-3.</w:t>
      </w:r>
    </w:p>
    <w:p w14:paraId="4F6857D8" w14:textId="2263A350" w:rsidR="005C6FB0" w:rsidRPr="00BA37E1" w:rsidRDefault="00070A0A" w:rsidP="00F852E9">
      <w:pPr>
        <w:spacing w:after="0"/>
      </w:pPr>
      <w:r>
        <w:fldChar w:fldCharType="end"/>
      </w:r>
    </w:p>
    <w:sectPr w:rsidR="005C6FB0" w:rsidRPr="00BA37E1" w:rsidSect="00EC7F83">
      <w:footerReference w:type="default" r:id="rId21"/>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1FBB55" w14:textId="77777777" w:rsidR="00046613" w:rsidRDefault="00046613" w:rsidP="00EC7F83">
      <w:pPr>
        <w:spacing w:after="0" w:line="240" w:lineRule="auto"/>
      </w:pPr>
      <w:r>
        <w:separator/>
      </w:r>
    </w:p>
  </w:endnote>
  <w:endnote w:type="continuationSeparator" w:id="0">
    <w:p w14:paraId="61EA32ED" w14:textId="77777777" w:rsidR="00046613" w:rsidRDefault="00046613" w:rsidP="00EC7F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7315216"/>
      <w:docPartObj>
        <w:docPartGallery w:val="Page Numbers (Bottom of Page)"/>
        <w:docPartUnique/>
      </w:docPartObj>
    </w:sdtPr>
    <w:sdtEndPr>
      <w:rPr>
        <w:noProof/>
      </w:rPr>
    </w:sdtEndPr>
    <w:sdtContent>
      <w:p w14:paraId="7CC05839" w14:textId="5231BB10" w:rsidR="00F30306" w:rsidRDefault="00F30306">
        <w:pPr>
          <w:pStyle w:val="Footer"/>
          <w:jc w:val="center"/>
        </w:pPr>
        <w:r>
          <w:fldChar w:fldCharType="begin"/>
        </w:r>
        <w:r>
          <w:instrText xml:space="preserve"> PAGE   \* MERGEFORMAT </w:instrText>
        </w:r>
        <w:r>
          <w:fldChar w:fldCharType="separate"/>
        </w:r>
        <w:r w:rsidR="00570E80">
          <w:rPr>
            <w:noProof/>
          </w:rPr>
          <w:t>2</w:t>
        </w:r>
        <w:r>
          <w:rPr>
            <w:noProof/>
          </w:rPr>
          <w:fldChar w:fldCharType="end"/>
        </w:r>
      </w:p>
    </w:sdtContent>
  </w:sdt>
  <w:p w14:paraId="1B22A84F" w14:textId="77777777" w:rsidR="00F30306" w:rsidRDefault="00F3030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1CE104" w14:textId="77777777" w:rsidR="00046613" w:rsidRDefault="00046613" w:rsidP="00EC7F83">
      <w:pPr>
        <w:spacing w:after="0" w:line="240" w:lineRule="auto"/>
      </w:pPr>
      <w:r>
        <w:separator/>
      </w:r>
    </w:p>
  </w:footnote>
  <w:footnote w:type="continuationSeparator" w:id="0">
    <w:p w14:paraId="0A4C8521" w14:textId="77777777" w:rsidR="00046613" w:rsidRDefault="00046613" w:rsidP="00EC7F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E15B53"/>
    <w:multiLevelType w:val="hybridMultilevel"/>
    <w:tmpl w:val="76D07E5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44930141"/>
    <w:multiLevelType w:val="hybridMultilevel"/>
    <w:tmpl w:val="96B8B2C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52085494"/>
    <w:multiLevelType w:val="hybridMultilevel"/>
    <w:tmpl w:val="02AE2BD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fr-BE" w:vendorID="64" w:dllVersion="6" w:nlCheck="1" w:checkStyle="0"/>
  <w:activeWritingStyle w:appName="MSWord" w:lang="en-US" w:vendorID="64" w:dllVersion="6" w:nlCheck="1" w:checkStyle="1"/>
  <w:activeWritingStyle w:appName="MSWord" w:lang="en-US" w:vendorID="64" w:dllVersion="0" w:nlCheck="1" w:checkStyle="0"/>
  <w:activeWritingStyle w:appName="MSWord" w:lang="es-ES" w:vendorID="64" w:dllVersion="0" w:nlCheck="1" w:checkStyle="0"/>
  <w:activeWritingStyle w:appName="MSWord" w:lang="fr-BE" w:vendorID="64" w:dllVersion="0" w:nlCheck="1" w:checkStyle="0"/>
  <w:activeWritingStyle w:appName="MSWord" w:lang="en-US" w:vendorID="64" w:dllVersion="131078" w:nlCheck="1" w:checkStyle="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0&lt;/ScanChanges&gt;&lt;Suspended&gt;0&lt;/Suspended&gt;&lt;/ENInstantFormat&gt;"/>
    <w:docVar w:name="EN.Layout" w:val="&lt;ENLayout&gt;&lt;Style&gt;mBi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d2x22w4rev58e2xpq5fvw909se999pvx05&quot;&gt;bash&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record-ids&gt;&lt;/item&gt;&lt;/Libraries&gt;"/>
  </w:docVars>
  <w:rsids>
    <w:rsidRoot w:val="002E1D61"/>
    <w:rsid w:val="00001369"/>
    <w:rsid w:val="000049AA"/>
    <w:rsid w:val="0003326C"/>
    <w:rsid w:val="000416B4"/>
    <w:rsid w:val="0004342B"/>
    <w:rsid w:val="00044E36"/>
    <w:rsid w:val="00046613"/>
    <w:rsid w:val="00050685"/>
    <w:rsid w:val="00070730"/>
    <w:rsid w:val="00070A0A"/>
    <w:rsid w:val="000909E3"/>
    <w:rsid w:val="00091AF2"/>
    <w:rsid w:val="000C730B"/>
    <w:rsid w:val="000D0F49"/>
    <w:rsid w:val="0012034E"/>
    <w:rsid w:val="0012784C"/>
    <w:rsid w:val="00133B3D"/>
    <w:rsid w:val="0014318A"/>
    <w:rsid w:val="00165DB3"/>
    <w:rsid w:val="00181021"/>
    <w:rsid w:val="0019002E"/>
    <w:rsid w:val="001A220F"/>
    <w:rsid w:val="001A294E"/>
    <w:rsid w:val="001D6039"/>
    <w:rsid w:val="001E573A"/>
    <w:rsid w:val="001E711A"/>
    <w:rsid w:val="001F36B3"/>
    <w:rsid w:val="00201D0E"/>
    <w:rsid w:val="00202F3A"/>
    <w:rsid w:val="002115A6"/>
    <w:rsid w:val="002216F1"/>
    <w:rsid w:val="00231E24"/>
    <w:rsid w:val="0026261A"/>
    <w:rsid w:val="002A1A68"/>
    <w:rsid w:val="002A2DE2"/>
    <w:rsid w:val="002A3D07"/>
    <w:rsid w:val="002E1D61"/>
    <w:rsid w:val="002E3FB8"/>
    <w:rsid w:val="00311DDD"/>
    <w:rsid w:val="00320FE4"/>
    <w:rsid w:val="003213A2"/>
    <w:rsid w:val="00353106"/>
    <w:rsid w:val="003A4E0B"/>
    <w:rsid w:val="003B3D39"/>
    <w:rsid w:val="003B5875"/>
    <w:rsid w:val="003C3BC6"/>
    <w:rsid w:val="003F2471"/>
    <w:rsid w:val="004071A6"/>
    <w:rsid w:val="00424199"/>
    <w:rsid w:val="004968F0"/>
    <w:rsid w:val="004A07DC"/>
    <w:rsid w:val="004A32B3"/>
    <w:rsid w:val="004A4E2B"/>
    <w:rsid w:val="004B17AC"/>
    <w:rsid w:val="004B288F"/>
    <w:rsid w:val="004D0BBF"/>
    <w:rsid w:val="004D4BC4"/>
    <w:rsid w:val="004D4C57"/>
    <w:rsid w:val="004E30A0"/>
    <w:rsid w:val="004E6EF2"/>
    <w:rsid w:val="00525845"/>
    <w:rsid w:val="005439ED"/>
    <w:rsid w:val="00570E80"/>
    <w:rsid w:val="005932CC"/>
    <w:rsid w:val="005C6FB0"/>
    <w:rsid w:val="00615F86"/>
    <w:rsid w:val="00617DE0"/>
    <w:rsid w:val="00661722"/>
    <w:rsid w:val="00666785"/>
    <w:rsid w:val="006D10FA"/>
    <w:rsid w:val="006D6FAD"/>
    <w:rsid w:val="006D753B"/>
    <w:rsid w:val="006F42C6"/>
    <w:rsid w:val="00734973"/>
    <w:rsid w:val="00774455"/>
    <w:rsid w:val="007967B7"/>
    <w:rsid w:val="008076CE"/>
    <w:rsid w:val="008211F0"/>
    <w:rsid w:val="00863D7A"/>
    <w:rsid w:val="00887295"/>
    <w:rsid w:val="00887928"/>
    <w:rsid w:val="00887B6F"/>
    <w:rsid w:val="008A06B8"/>
    <w:rsid w:val="008B0F24"/>
    <w:rsid w:val="008B3177"/>
    <w:rsid w:val="008C35AE"/>
    <w:rsid w:val="009563CB"/>
    <w:rsid w:val="00990841"/>
    <w:rsid w:val="009962CB"/>
    <w:rsid w:val="009C1087"/>
    <w:rsid w:val="009F0776"/>
    <w:rsid w:val="009F72E6"/>
    <w:rsid w:val="00A34B05"/>
    <w:rsid w:val="00A42CDC"/>
    <w:rsid w:val="00AA7548"/>
    <w:rsid w:val="00AB7DBB"/>
    <w:rsid w:val="00AC3E37"/>
    <w:rsid w:val="00AC4C12"/>
    <w:rsid w:val="00AD1B3A"/>
    <w:rsid w:val="00AD2C76"/>
    <w:rsid w:val="00B05FE9"/>
    <w:rsid w:val="00B314C4"/>
    <w:rsid w:val="00B40C1D"/>
    <w:rsid w:val="00B40D22"/>
    <w:rsid w:val="00B535F4"/>
    <w:rsid w:val="00B55B80"/>
    <w:rsid w:val="00B72F13"/>
    <w:rsid w:val="00BA37E1"/>
    <w:rsid w:val="00BB08B4"/>
    <w:rsid w:val="00C26749"/>
    <w:rsid w:val="00C56DF4"/>
    <w:rsid w:val="00C920E0"/>
    <w:rsid w:val="00CB1504"/>
    <w:rsid w:val="00CB7649"/>
    <w:rsid w:val="00CC3FBE"/>
    <w:rsid w:val="00CF14E6"/>
    <w:rsid w:val="00D06E4C"/>
    <w:rsid w:val="00D11C64"/>
    <w:rsid w:val="00D1621A"/>
    <w:rsid w:val="00D20FDB"/>
    <w:rsid w:val="00D53D5C"/>
    <w:rsid w:val="00D61247"/>
    <w:rsid w:val="00D73816"/>
    <w:rsid w:val="00D74B43"/>
    <w:rsid w:val="00D82B5F"/>
    <w:rsid w:val="00DE77EC"/>
    <w:rsid w:val="00DF7401"/>
    <w:rsid w:val="00E54C5C"/>
    <w:rsid w:val="00E639B7"/>
    <w:rsid w:val="00E84B8C"/>
    <w:rsid w:val="00EA54A0"/>
    <w:rsid w:val="00EC7F83"/>
    <w:rsid w:val="00ED25D1"/>
    <w:rsid w:val="00F30306"/>
    <w:rsid w:val="00F70596"/>
    <w:rsid w:val="00F852E9"/>
    <w:rsid w:val="00F909CD"/>
    <w:rsid w:val="00FB4E8C"/>
    <w:rsid w:val="00FF72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F53344"/>
  <w15:docId w15:val="{EE6A5A5B-61A7-4034-AC7F-C5F37E3FC0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spacing w:line="240" w:lineRule="auto"/>
      <w:outlineLvl w:val="0"/>
    </w:pPr>
    <w:rPr>
      <w:rFonts w:ascii="Times New Roman" w:eastAsia="Times New Roman" w:hAnsi="Times New Roman" w:cs="Times New Roman"/>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01D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1D0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C35AE"/>
    <w:rPr>
      <w:b/>
      <w:bCs/>
    </w:rPr>
  </w:style>
  <w:style w:type="character" w:customStyle="1" w:styleId="CommentSubjectChar">
    <w:name w:val="Comment Subject Char"/>
    <w:basedOn w:val="CommentTextChar"/>
    <w:link w:val="CommentSubject"/>
    <w:uiPriority w:val="99"/>
    <w:semiHidden/>
    <w:rsid w:val="008C35AE"/>
    <w:rPr>
      <w:b/>
      <w:bCs/>
      <w:sz w:val="20"/>
      <w:szCs w:val="20"/>
    </w:rPr>
  </w:style>
  <w:style w:type="character" w:styleId="Hyperlink">
    <w:name w:val="Hyperlink"/>
    <w:basedOn w:val="DefaultParagraphFont"/>
    <w:uiPriority w:val="99"/>
    <w:unhideWhenUsed/>
    <w:rsid w:val="00D20FDB"/>
    <w:rPr>
      <w:color w:val="0000FF"/>
      <w:u w:val="single"/>
    </w:rPr>
  </w:style>
  <w:style w:type="character" w:customStyle="1" w:styleId="st">
    <w:name w:val="st"/>
    <w:basedOn w:val="DefaultParagraphFont"/>
    <w:rsid w:val="00D20FDB"/>
  </w:style>
  <w:style w:type="character" w:styleId="Emphasis">
    <w:name w:val="Emphasis"/>
    <w:basedOn w:val="DefaultParagraphFont"/>
    <w:uiPriority w:val="20"/>
    <w:qFormat/>
    <w:rsid w:val="000049AA"/>
    <w:rPr>
      <w:i/>
      <w:iCs/>
    </w:rPr>
  </w:style>
  <w:style w:type="character" w:customStyle="1" w:styleId="Ulstomtale1">
    <w:name w:val="Uløst omtale1"/>
    <w:basedOn w:val="DefaultParagraphFont"/>
    <w:uiPriority w:val="99"/>
    <w:semiHidden/>
    <w:unhideWhenUsed/>
    <w:rsid w:val="003B3D39"/>
    <w:rPr>
      <w:color w:val="605E5C"/>
      <w:shd w:val="clear" w:color="auto" w:fill="E1DFDD"/>
    </w:rPr>
  </w:style>
  <w:style w:type="paragraph" w:styleId="ListParagraph">
    <w:name w:val="List Paragraph"/>
    <w:basedOn w:val="Normal"/>
    <w:uiPriority w:val="34"/>
    <w:qFormat/>
    <w:rsid w:val="00231E24"/>
    <w:pPr>
      <w:ind w:left="720"/>
      <w:contextualSpacing/>
    </w:pPr>
  </w:style>
  <w:style w:type="paragraph" w:styleId="NormalWeb">
    <w:name w:val="Normal (Web)"/>
    <w:basedOn w:val="Normal"/>
    <w:uiPriority w:val="99"/>
    <w:unhideWhenUsed/>
    <w:rsid w:val="00091AF2"/>
    <w:pPr>
      <w:spacing w:before="100" w:beforeAutospacing="1" w:after="100" w:afterAutospacing="1" w:line="240" w:lineRule="auto"/>
    </w:pPr>
    <w:rPr>
      <w:rFonts w:eastAsiaTheme="minorHAnsi"/>
    </w:rPr>
  </w:style>
  <w:style w:type="character" w:customStyle="1" w:styleId="highlight">
    <w:name w:val="highlight"/>
    <w:basedOn w:val="DefaultParagraphFont"/>
    <w:rsid w:val="003213A2"/>
  </w:style>
  <w:style w:type="paragraph" w:customStyle="1" w:styleId="Titel1">
    <w:name w:val="Titel1"/>
    <w:basedOn w:val="Normal"/>
    <w:rsid w:val="008211F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Normal"/>
    <w:rsid w:val="008211F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rsid w:val="004B288F"/>
    <w:rPr>
      <w:rFonts w:cs="Times New Roman"/>
    </w:rPr>
  </w:style>
  <w:style w:type="paragraph" w:styleId="Revision">
    <w:name w:val="Revision"/>
    <w:hidden/>
    <w:uiPriority w:val="99"/>
    <w:semiHidden/>
    <w:rsid w:val="004B288F"/>
    <w:pPr>
      <w:spacing w:after="0" w:line="240" w:lineRule="auto"/>
    </w:pPr>
  </w:style>
  <w:style w:type="paragraph" w:customStyle="1" w:styleId="Title1">
    <w:name w:val="Title1"/>
    <w:basedOn w:val="Normal"/>
    <w:rsid w:val="00863D7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863D7A"/>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EC7F83"/>
  </w:style>
  <w:style w:type="paragraph" w:styleId="Header">
    <w:name w:val="header"/>
    <w:basedOn w:val="Normal"/>
    <w:link w:val="HeaderChar"/>
    <w:uiPriority w:val="99"/>
    <w:unhideWhenUsed/>
    <w:rsid w:val="00EC7F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7F83"/>
  </w:style>
  <w:style w:type="paragraph" w:styleId="Footer">
    <w:name w:val="footer"/>
    <w:basedOn w:val="Normal"/>
    <w:link w:val="FooterChar"/>
    <w:uiPriority w:val="99"/>
    <w:unhideWhenUsed/>
    <w:rsid w:val="00EC7F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7F83"/>
  </w:style>
  <w:style w:type="character" w:styleId="Strong">
    <w:name w:val="Strong"/>
    <w:basedOn w:val="DefaultParagraphFont"/>
    <w:uiPriority w:val="22"/>
    <w:qFormat/>
    <w:rsid w:val="00F30306"/>
    <w:rPr>
      <w:b/>
      <w:bCs/>
    </w:rPr>
  </w:style>
  <w:style w:type="paragraph" w:styleId="EndnoteText">
    <w:name w:val="endnote text"/>
    <w:basedOn w:val="Normal"/>
    <w:link w:val="EndnoteTextChar"/>
    <w:uiPriority w:val="99"/>
    <w:semiHidden/>
    <w:unhideWhenUsed/>
    <w:rsid w:val="00070A0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70A0A"/>
    <w:rPr>
      <w:sz w:val="20"/>
      <w:szCs w:val="20"/>
    </w:rPr>
  </w:style>
  <w:style w:type="character" w:styleId="EndnoteReference">
    <w:name w:val="endnote reference"/>
    <w:basedOn w:val="DefaultParagraphFont"/>
    <w:uiPriority w:val="99"/>
    <w:semiHidden/>
    <w:unhideWhenUsed/>
    <w:rsid w:val="00070A0A"/>
    <w:rPr>
      <w:vertAlign w:val="superscript"/>
    </w:rPr>
  </w:style>
  <w:style w:type="paragraph" w:customStyle="1" w:styleId="EndNoteBibliographyTitle">
    <w:name w:val="EndNote Bibliography Title"/>
    <w:basedOn w:val="Normal"/>
    <w:link w:val="EndNoteBibliographyTitleChar"/>
    <w:rsid w:val="00070A0A"/>
    <w:pPr>
      <w:spacing w:after="0"/>
      <w:jc w:val="center"/>
    </w:pPr>
    <w:rPr>
      <w:noProof/>
    </w:rPr>
  </w:style>
  <w:style w:type="character" w:customStyle="1" w:styleId="EndNoteBibliographyTitleChar">
    <w:name w:val="EndNote Bibliography Title Char"/>
    <w:basedOn w:val="DefaultParagraphFont"/>
    <w:link w:val="EndNoteBibliographyTitle"/>
    <w:rsid w:val="00070A0A"/>
    <w:rPr>
      <w:noProof/>
    </w:rPr>
  </w:style>
  <w:style w:type="paragraph" w:customStyle="1" w:styleId="EndNoteBibliography">
    <w:name w:val="EndNote Bibliography"/>
    <w:basedOn w:val="Normal"/>
    <w:link w:val="EndNoteBibliographyChar"/>
    <w:rsid w:val="00070A0A"/>
    <w:pPr>
      <w:spacing w:line="240" w:lineRule="auto"/>
      <w:jc w:val="both"/>
    </w:pPr>
    <w:rPr>
      <w:noProof/>
    </w:rPr>
  </w:style>
  <w:style w:type="character" w:customStyle="1" w:styleId="EndNoteBibliographyChar">
    <w:name w:val="EndNote Bibliography Char"/>
    <w:basedOn w:val="DefaultParagraphFont"/>
    <w:link w:val="EndNoteBibliography"/>
    <w:rsid w:val="00070A0A"/>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2474463">
      <w:bodyDiv w:val="1"/>
      <w:marLeft w:val="0"/>
      <w:marRight w:val="0"/>
      <w:marTop w:val="0"/>
      <w:marBottom w:val="0"/>
      <w:divBdr>
        <w:top w:val="none" w:sz="0" w:space="0" w:color="auto"/>
        <w:left w:val="none" w:sz="0" w:space="0" w:color="auto"/>
        <w:bottom w:val="none" w:sz="0" w:space="0" w:color="auto"/>
        <w:right w:val="none" w:sz="0" w:space="0" w:color="auto"/>
      </w:divBdr>
      <w:divsChild>
        <w:div w:id="55200522">
          <w:marLeft w:val="0"/>
          <w:marRight w:val="0"/>
          <w:marTop w:val="0"/>
          <w:marBottom w:val="0"/>
          <w:divBdr>
            <w:top w:val="none" w:sz="0" w:space="0" w:color="auto"/>
            <w:left w:val="none" w:sz="0" w:space="0" w:color="auto"/>
            <w:bottom w:val="none" w:sz="0" w:space="0" w:color="auto"/>
            <w:right w:val="none" w:sz="0" w:space="0" w:color="auto"/>
          </w:divBdr>
        </w:div>
        <w:div w:id="1580093386">
          <w:marLeft w:val="0"/>
          <w:marRight w:val="0"/>
          <w:marTop w:val="0"/>
          <w:marBottom w:val="0"/>
          <w:divBdr>
            <w:top w:val="none" w:sz="0" w:space="0" w:color="auto"/>
            <w:left w:val="none" w:sz="0" w:space="0" w:color="auto"/>
            <w:bottom w:val="none" w:sz="0" w:space="0" w:color="auto"/>
            <w:right w:val="none" w:sz="0" w:space="0" w:color="auto"/>
          </w:divBdr>
          <w:divsChild>
            <w:div w:id="1303997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742999">
      <w:bodyDiv w:val="1"/>
      <w:marLeft w:val="0"/>
      <w:marRight w:val="0"/>
      <w:marTop w:val="0"/>
      <w:marBottom w:val="0"/>
      <w:divBdr>
        <w:top w:val="none" w:sz="0" w:space="0" w:color="auto"/>
        <w:left w:val="none" w:sz="0" w:space="0" w:color="auto"/>
        <w:bottom w:val="none" w:sz="0" w:space="0" w:color="auto"/>
        <w:right w:val="none" w:sz="0" w:space="0" w:color="auto"/>
      </w:divBdr>
    </w:div>
    <w:div w:id="463932249">
      <w:bodyDiv w:val="1"/>
      <w:marLeft w:val="0"/>
      <w:marRight w:val="0"/>
      <w:marTop w:val="0"/>
      <w:marBottom w:val="0"/>
      <w:divBdr>
        <w:top w:val="none" w:sz="0" w:space="0" w:color="auto"/>
        <w:left w:val="none" w:sz="0" w:space="0" w:color="auto"/>
        <w:bottom w:val="none" w:sz="0" w:space="0" w:color="auto"/>
        <w:right w:val="none" w:sz="0" w:space="0" w:color="auto"/>
      </w:divBdr>
    </w:div>
    <w:div w:id="556937723">
      <w:bodyDiv w:val="1"/>
      <w:marLeft w:val="0"/>
      <w:marRight w:val="0"/>
      <w:marTop w:val="0"/>
      <w:marBottom w:val="0"/>
      <w:divBdr>
        <w:top w:val="none" w:sz="0" w:space="0" w:color="auto"/>
        <w:left w:val="none" w:sz="0" w:space="0" w:color="auto"/>
        <w:bottom w:val="none" w:sz="0" w:space="0" w:color="auto"/>
        <w:right w:val="none" w:sz="0" w:space="0" w:color="auto"/>
      </w:divBdr>
    </w:div>
    <w:div w:id="624847233">
      <w:bodyDiv w:val="1"/>
      <w:marLeft w:val="0"/>
      <w:marRight w:val="0"/>
      <w:marTop w:val="0"/>
      <w:marBottom w:val="0"/>
      <w:divBdr>
        <w:top w:val="none" w:sz="0" w:space="0" w:color="auto"/>
        <w:left w:val="none" w:sz="0" w:space="0" w:color="auto"/>
        <w:bottom w:val="none" w:sz="0" w:space="0" w:color="auto"/>
        <w:right w:val="none" w:sz="0" w:space="0" w:color="auto"/>
      </w:divBdr>
    </w:div>
    <w:div w:id="643508128">
      <w:bodyDiv w:val="1"/>
      <w:marLeft w:val="0"/>
      <w:marRight w:val="0"/>
      <w:marTop w:val="0"/>
      <w:marBottom w:val="0"/>
      <w:divBdr>
        <w:top w:val="none" w:sz="0" w:space="0" w:color="auto"/>
        <w:left w:val="none" w:sz="0" w:space="0" w:color="auto"/>
        <w:bottom w:val="none" w:sz="0" w:space="0" w:color="auto"/>
        <w:right w:val="none" w:sz="0" w:space="0" w:color="auto"/>
      </w:divBdr>
      <w:divsChild>
        <w:div w:id="1102337968">
          <w:marLeft w:val="0"/>
          <w:marRight w:val="0"/>
          <w:marTop w:val="0"/>
          <w:marBottom w:val="0"/>
          <w:divBdr>
            <w:top w:val="none" w:sz="0" w:space="0" w:color="auto"/>
            <w:left w:val="none" w:sz="0" w:space="0" w:color="auto"/>
            <w:bottom w:val="none" w:sz="0" w:space="0" w:color="auto"/>
            <w:right w:val="none" w:sz="0" w:space="0" w:color="auto"/>
          </w:divBdr>
        </w:div>
        <w:div w:id="1578325002">
          <w:marLeft w:val="0"/>
          <w:marRight w:val="0"/>
          <w:marTop w:val="0"/>
          <w:marBottom w:val="0"/>
          <w:divBdr>
            <w:top w:val="none" w:sz="0" w:space="0" w:color="auto"/>
            <w:left w:val="none" w:sz="0" w:space="0" w:color="auto"/>
            <w:bottom w:val="none" w:sz="0" w:space="0" w:color="auto"/>
            <w:right w:val="none" w:sz="0" w:space="0" w:color="auto"/>
          </w:divBdr>
          <w:divsChild>
            <w:div w:id="271085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381874">
      <w:bodyDiv w:val="1"/>
      <w:marLeft w:val="0"/>
      <w:marRight w:val="0"/>
      <w:marTop w:val="0"/>
      <w:marBottom w:val="0"/>
      <w:divBdr>
        <w:top w:val="none" w:sz="0" w:space="0" w:color="auto"/>
        <w:left w:val="none" w:sz="0" w:space="0" w:color="auto"/>
        <w:bottom w:val="none" w:sz="0" w:space="0" w:color="auto"/>
        <w:right w:val="none" w:sz="0" w:space="0" w:color="auto"/>
      </w:divBdr>
      <w:divsChild>
        <w:div w:id="817654643">
          <w:marLeft w:val="0"/>
          <w:marRight w:val="0"/>
          <w:marTop w:val="34"/>
          <w:marBottom w:val="34"/>
          <w:divBdr>
            <w:top w:val="none" w:sz="0" w:space="0" w:color="auto"/>
            <w:left w:val="none" w:sz="0" w:space="0" w:color="auto"/>
            <w:bottom w:val="none" w:sz="0" w:space="0" w:color="auto"/>
            <w:right w:val="none" w:sz="0" w:space="0" w:color="auto"/>
          </w:divBdr>
        </w:div>
      </w:divsChild>
    </w:div>
    <w:div w:id="814689014">
      <w:bodyDiv w:val="1"/>
      <w:marLeft w:val="0"/>
      <w:marRight w:val="0"/>
      <w:marTop w:val="0"/>
      <w:marBottom w:val="0"/>
      <w:divBdr>
        <w:top w:val="none" w:sz="0" w:space="0" w:color="auto"/>
        <w:left w:val="none" w:sz="0" w:space="0" w:color="auto"/>
        <w:bottom w:val="none" w:sz="0" w:space="0" w:color="auto"/>
        <w:right w:val="none" w:sz="0" w:space="0" w:color="auto"/>
      </w:divBdr>
    </w:div>
    <w:div w:id="913857294">
      <w:bodyDiv w:val="1"/>
      <w:marLeft w:val="0"/>
      <w:marRight w:val="0"/>
      <w:marTop w:val="0"/>
      <w:marBottom w:val="0"/>
      <w:divBdr>
        <w:top w:val="none" w:sz="0" w:space="0" w:color="auto"/>
        <w:left w:val="none" w:sz="0" w:space="0" w:color="auto"/>
        <w:bottom w:val="none" w:sz="0" w:space="0" w:color="auto"/>
        <w:right w:val="none" w:sz="0" w:space="0" w:color="auto"/>
      </w:divBdr>
      <w:divsChild>
        <w:div w:id="1990018875">
          <w:marLeft w:val="0"/>
          <w:marRight w:val="0"/>
          <w:marTop w:val="0"/>
          <w:marBottom w:val="0"/>
          <w:divBdr>
            <w:top w:val="none" w:sz="0" w:space="0" w:color="auto"/>
            <w:left w:val="none" w:sz="0" w:space="0" w:color="auto"/>
            <w:bottom w:val="none" w:sz="0" w:space="0" w:color="auto"/>
            <w:right w:val="none" w:sz="0" w:space="0" w:color="auto"/>
          </w:divBdr>
        </w:div>
      </w:divsChild>
    </w:div>
    <w:div w:id="923414737">
      <w:bodyDiv w:val="1"/>
      <w:marLeft w:val="0"/>
      <w:marRight w:val="0"/>
      <w:marTop w:val="0"/>
      <w:marBottom w:val="0"/>
      <w:divBdr>
        <w:top w:val="none" w:sz="0" w:space="0" w:color="auto"/>
        <w:left w:val="none" w:sz="0" w:space="0" w:color="auto"/>
        <w:bottom w:val="none" w:sz="0" w:space="0" w:color="auto"/>
        <w:right w:val="none" w:sz="0" w:space="0" w:color="auto"/>
      </w:divBdr>
    </w:div>
    <w:div w:id="923958581">
      <w:bodyDiv w:val="1"/>
      <w:marLeft w:val="0"/>
      <w:marRight w:val="0"/>
      <w:marTop w:val="0"/>
      <w:marBottom w:val="0"/>
      <w:divBdr>
        <w:top w:val="none" w:sz="0" w:space="0" w:color="auto"/>
        <w:left w:val="none" w:sz="0" w:space="0" w:color="auto"/>
        <w:bottom w:val="none" w:sz="0" w:space="0" w:color="auto"/>
        <w:right w:val="none" w:sz="0" w:space="0" w:color="auto"/>
      </w:divBdr>
    </w:div>
    <w:div w:id="928732220">
      <w:bodyDiv w:val="1"/>
      <w:marLeft w:val="0"/>
      <w:marRight w:val="0"/>
      <w:marTop w:val="0"/>
      <w:marBottom w:val="0"/>
      <w:divBdr>
        <w:top w:val="none" w:sz="0" w:space="0" w:color="auto"/>
        <w:left w:val="none" w:sz="0" w:space="0" w:color="auto"/>
        <w:bottom w:val="none" w:sz="0" w:space="0" w:color="auto"/>
        <w:right w:val="none" w:sz="0" w:space="0" w:color="auto"/>
      </w:divBdr>
      <w:divsChild>
        <w:div w:id="629749409">
          <w:marLeft w:val="0"/>
          <w:marRight w:val="0"/>
          <w:marTop w:val="0"/>
          <w:marBottom w:val="0"/>
          <w:divBdr>
            <w:top w:val="none" w:sz="0" w:space="0" w:color="auto"/>
            <w:left w:val="none" w:sz="0" w:space="0" w:color="auto"/>
            <w:bottom w:val="none" w:sz="0" w:space="0" w:color="auto"/>
            <w:right w:val="none" w:sz="0" w:space="0" w:color="auto"/>
          </w:divBdr>
        </w:div>
        <w:div w:id="233784032">
          <w:marLeft w:val="0"/>
          <w:marRight w:val="0"/>
          <w:marTop w:val="0"/>
          <w:marBottom w:val="0"/>
          <w:divBdr>
            <w:top w:val="none" w:sz="0" w:space="0" w:color="auto"/>
            <w:left w:val="none" w:sz="0" w:space="0" w:color="auto"/>
            <w:bottom w:val="none" w:sz="0" w:space="0" w:color="auto"/>
            <w:right w:val="none" w:sz="0" w:space="0" w:color="auto"/>
          </w:divBdr>
          <w:divsChild>
            <w:div w:id="1385526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2930616">
      <w:bodyDiv w:val="1"/>
      <w:marLeft w:val="0"/>
      <w:marRight w:val="0"/>
      <w:marTop w:val="0"/>
      <w:marBottom w:val="0"/>
      <w:divBdr>
        <w:top w:val="none" w:sz="0" w:space="0" w:color="auto"/>
        <w:left w:val="none" w:sz="0" w:space="0" w:color="auto"/>
        <w:bottom w:val="none" w:sz="0" w:space="0" w:color="auto"/>
        <w:right w:val="none" w:sz="0" w:space="0" w:color="auto"/>
      </w:divBdr>
    </w:div>
    <w:div w:id="1186023280">
      <w:bodyDiv w:val="1"/>
      <w:marLeft w:val="0"/>
      <w:marRight w:val="0"/>
      <w:marTop w:val="0"/>
      <w:marBottom w:val="0"/>
      <w:divBdr>
        <w:top w:val="none" w:sz="0" w:space="0" w:color="auto"/>
        <w:left w:val="none" w:sz="0" w:space="0" w:color="auto"/>
        <w:bottom w:val="none" w:sz="0" w:space="0" w:color="auto"/>
        <w:right w:val="none" w:sz="0" w:space="0" w:color="auto"/>
      </w:divBdr>
    </w:div>
    <w:div w:id="1215847742">
      <w:bodyDiv w:val="1"/>
      <w:marLeft w:val="0"/>
      <w:marRight w:val="0"/>
      <w:marTop w:val="0"/>
      <w:marBottom w:val="0"/>
      <w:divBdr>
        <w:top w:val="none" w:sz="0" w:space="0" w:color="auto"/>
        <w:left w:val="none" w:sz="0" w:space="0" w:color="auto"/>
        <w:bottom w:val="none" w:sz="0" w:space="0" w:color="auto"/>
        <w:right w:val="none" w:sz="0" w:space="0" w:color="auto"/>
      </w:divBdr>
    </w:div>
    <w:div w:id="1408572907">
      <w:bodyDiv w:val="1"/>
      <w:marLeft w:val="0"/>
      <w:marRight w:val="0"/>
      <w:marTop w:val="0"/>
      <w:marBottom w:val="0"/>
      <w:divBdr>
        <w:top w:val="none" w:sz="0" w:space="0" w:color="auto"/>
        <w:left w:val="none" w:sz="0" w:space="0" w:color="auto"/>
        <w:bottom w:val="none" w:sz="0" w:space="0" w:color="auto"/>
        <w:right w:val="none" w:sz="0" w:space="0" w:color="auto"/>
      </w:divBdr>
    </w:div>
    <w:div w:id="1449348838">
      <w:bodyDiv w:val="1"/>
      <w:marLeft w:val="0"/>
      <w:marRight w:val="0"/>
      <w:marTop w:val="0"/>
      <w:marBottom w:val="0"/>
      <w:divBdr>
        <w:top w:val="none" w:sz="0" w:space="0" w:color="auto"/>
        <w:left w:val="none" w:sz="0" w:space="0" w:color="auto"/>
        <w:bottom w:val="none" w:sz="0" w:space="0" w:color="auto"/>
        <w:right w:val="none" w:sz="0" w:space="0" w:color="auto"/>
      </w:divBdr>
    </w:div>
    <w:div w:id="1544054073">
      <w:bodyDiv w:val="1"/>
      <w:marLeft w:val="0"/>
      <w:marRight w:val="0"/>
      <w:marTop w:val="0"/>
      <w:marBottom w:val="0"/>
      <w:divBdr>
        <w:top w:val="none" w:sz="0" w:space="0" w:color="auto"/>
        <w:left w:val="none" w:sz="0" w:space="0" w:color="auto"/>
        <w:bottom w:val="none" w:sz="0" w:space="0" w:color="auto"/>
        <w:right w:val="none" w:sz="0" w:space="0" w:color="auto"/>
      </w:divBdr>
    </w:div>
    <w:div w:id="1693142961">
      <w:bodyDiv w:val="1"/>
      <w:marLeft w:val="0"/>
      <w:marRight w:val="0"/>
      <w:marTop w:val="0"/>
      <w:marBottom w:val="0"/>
      <w:divBdr>
        <w:top w:val="none" w:sz="0" w:space="0" w:color="auto"/>
        <w:left w:val="none" w:sz="0" w:space="0" w:color="auto"/>
        <w:bottom w:val="none" w:sz="0" w:space="0" w:color="auto"/>
        <w:right w:val="none" w:sz="0" w:space="0" w:color="auto"/>
      </w:divBdr>
      <w:divsChild>
        <w:div w:id="234899493">
          <w:marLeft w:val="0"/>
          <w:marRight w:val="0"/>
          <w:marTop w:val="0"/>
          <w:marBottom w:val="0"/>
          <w:divBdr>
            <w:top w:val="none" w:sz="0" w:space="0" w:color="auto"/>
            <w:left w:val="none" w:sz="0" w:space="0" w:color="auto"/>
            <w:bottom w:val="none" w:sz="0" w:space="0" w:color="auto"/>
            <w:right w:val="none" w:sz="0" w:space="0" w:color="auto"/>
          </w:divBdr>
        </w:div>
        <w:div w:id="1701052755">
          <w:marLeft w:val="0"/>
          <w:marRight w:val="0"/>
          <w:marTop w:val="0"/>
          <w:marBottom w:val="0"/>
          <w:divBdr>
            <w:top w:val="none" w:sz="0" w:space="0" w:color="auto"/>
            <w:left w:val="none" w:sz="0" w:space="0" w:color="auto"/>
            <w:bottom w:val="none" w:sz="0" w:space="0" w:color="auto"/>
            <w:right w:val="none" w:sz="0" w:space="0" w:color="auto"/>
          </w:divBdr>
          <w:divsChild>
            <w:div w:id="1403209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383442">
      <w:bodyDiv w:val="1"/>
      <w:marLeft w:val="0"/>
      <w:marRight w:val="0"/>
      <w:marTop w:val="0"/>
      <w:marBottom w:val="0"/>
      <w:divBdr>
        <w:top w:val="none" w:sz="0" w:space="0" w:color="auto"/>
        <w:left w:val="none" w:sz="0" w:space="0" w:color="auto"/>
        <w:bottom w:val="none" w:sz="0" w:space="0" w:color="auto"/>
        <w:right w:val="none" w:sz="0" w:space="0" w:color="auto"/>
      </w:divBdr>
    </w:div>
    <w:div w:id="1705518844">
      <w:bodyDiv w:val="1"/>
      <w:marLeft w:val="0"/>
      <w:marRight w:val="0"/>
      <w:marTop w:val="0"/>
      <w:marBottom w:val="0"/>
      <w:divBdr>
        <w:top w:val="none" w:sz="0" w:space="0" w:color="auto"/>
        <w:left w:val="none" w:sz="0" w:space="0" w:color="auto"/>
        <w:bottom w:val="none" w:sz="0" w:space="0" w:color="auto"/>
        <w:right w:val="none" w:sz="0" w:space="0" w:color="auto"/>
      </w:divBdr>
      <w:divsChild>
        <w:div w:id="46689672">
          <w:marLeft w:val="0"/>
          <w:marRight w:val="0"/>
          <w:marTop w:val="0"/>
          <w:marBottom w:val="0"/>
          <w:divBdr>
            <w:top w:val="none" w:sz="0" w:space="0" w:color="auto"/>
            <w:left w:val="none" w:sz="0" w:space="0" w:color="auto"/>
            <w:bottom w:val="none" w:sz="0" w:space="0" w:color="auto"/>
            <w:right w:val="none" w:sz="0" w:space="0" w:color="auto"/>
          </w:divBdr>
        </w:div>
        <w:div w:id="440419876">
          <w:marLeft w:val="0"/>
          <w:marRight w:val="0"/>
          <w:marTop w:val="0"/>
          <w:marBottom w:val="0"/>
          <w:divBdr>
            <w:top w:val="none" w:sz="0" w:space="0" w:color="auto"/>
            <w:left w:val="none" w:sz="0" w:space="0" w:color="auto"/>
            <w:bottom w:val="none" w:sz="0" w:space="0" w:color="auto"/>
            <w:right w:val="none" w:sz="0" w:space="0" w:color="auto"/>
          </w:divBdr>
          <w:divsChild>
            <w:div w:id="614020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6595806">
      <w:bodyDiv w:val="1"/>
      <w:marLeft w:val="0"/>
      <w:marRight w:val="0"/>
      <w:marTop w:val="0"/>
      <w:marBottom w:val="0"/>
      <w:divBdr>
        <w:top w:val="none" w:sz="0" w:space="0" w:color="auto"/>
        <w:left w:val="none" w:sz="0" w:space="0" w:color="auto"/>
        <w:bottom w:val="none" w:sz="0" w:space="0" w:color="auto"/>
        <w:right w:val="none" w:sz="0" w:space="0" w:color="auto"/>
      </w:divBdr>
    </w:div>
    <w:div w:id="2117090308">
      <w:bodyDiv w:val="1"/>
      <w:marLeft w:val="0"/>
      <w:marRight w:val="0"/>
      <w:marTop w:val="0"/>
      <w:marBottom w:val="0"/>
      <w:divBdr>
        <w:top w:val="none" w:sz="0" w:space="0" w:color="auto"/>
        <w:left w:val="none" w:sz="0" w:space="0" w:color="auto"/>
        <w:bottom w:val="none" w:sz="0" w:space="0" w:color="auto"/>
        <w:right w:val="none" w:sz="0" w:space="0" w:color="auto"/>
      </w:divBdr>
      <w:divsChild>
        <w:div w:id="1773821908">
          <w:marLeft w:val="0"/>
          <w:marRight w:val="0"/>
          <w:marTop w:val="0"/>
          <w:marBottom w:val="0"/>
          <w:divBdr>
            <w:top w:val="none" w:sz="0" w:space="0" w:color="auto"/>
            <w:left w:val="none" w:sz="0" w:space="0" w:color="auto"/>
            <w:bottom w:val="none" w:sz="0" w:space="0" w:color="auto"/>
            <w:right w:val="none" w:sz="0" w:space="0" w:color="auto"/>
          </w:divBdr>
        </w:div>
      </w:divsChild>
    </w:div>
    <w:div w:id="21458093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2.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0433FD-16B8-4472-AEDA-AFBF745200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12322</Words>
  <Characters>67772</Characters>
  <Application>Microsoft Office Word</Application>
  <DocSecurity>0</DocSecurity>
  <Lines>3080</Lines>
  <Paragraphs>228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78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 Coenye</dc:creator>
  <cp:lastModifiedBy>Paul Stoodley</cp:lastModifiedBy>
  <cp:revision>2</cp:revision>
  <dcterms:created xsi:type="dcterms:W3CDTF">2019-09-17T14:58:00Z</dcterms:created>
  <dcterms:modified xsi:type="dcterms:W3CDTF">2019-09-17T14:58:00Z</dcterms:modified>
</cp:coreProperties>
</file>